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38559A" w14:textId="1CF06406" w:rsidR="00673CBE" w:rsidRPr="00923353" w:rsidRDefault="008377CD" w:rsidP="00497F3B">
      <w:pPr>
        <w:spacing w:line="360" w:lineRule="auto"/>
        <w:jc w:val="center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Safety and </w:t>
      </w:r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Short-term Efficacy 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of </w:t>
      </w:r>
      <w:bookmarkStart w:id="0" w:name="OLE_LINK5"/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a Laparoscopic </w:t>
      </w:r>
      <w:bookmarkStart w:id="1" w:name="OLE_LINK112"/>
      <w:bookmarkStart w:id="2" w:name="OLE_LINK113"/>
      <w:bookmarkStart w:id="3" w:name="OLE_LINK52"/>
      <w:bookmarkStart w:id="4" w:name="OLE_LINK53"/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Complete </w:t>
      </w:r>
      <w:proofErr w:type="spellStart"/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>Mesocolic</w:t>
      </w:r>
      <w:proofErr w:type="spellEnd"/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Excision</w:t>
      </w:r>
      <w:bookmarkEnd w:id="0"/>
      <w:bookmarkEnd w:id="1"/>
      <w:bookmarkEnd w:id="2"/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</w:t>
      </w:r>
      <w:bookmarkEnd w:id="3"/>
      <w:bookmarkEnd w:id="4"/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for 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the </w:t>
      </w:r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Surgical Treatment </w:t>
      </w:r>
      <w:r w:rsidR="00673CBE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of </w:t>
      </w:r>
      <w:bookmarkStart w:id="5" w:name="OLE_LINK62"/>
      <w:bookmarkStart w:id="6" w:name="OLE_LINK63"/>
      <w:bookmarkStart w:id="7" w:name="OLE_LINK111"/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Right </w:t>
      </w:r>
      <w:proofErr w:type="spellStart"/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>Hemicolon</w:t>
      </w:r>
      <w:proofErr w:type="spellEnd"/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Cancer</w:t>
      </w:r>
      <w:bookmarkEnd w:id="5"/>
      <w:bookmarkEnd w:id="6"/>
      <w:bookmarkEnd w:id="7"/>
    </w:p>
    <w:p w14:paraId="24C3DB13" w14:textId="15A19DC7" w:rsidR="00F17483" w:rsidRPr="00923353" w:rsidRDefault="00F17483" w:rsidP="00F17483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Ting Li</w:t>
      </w:r>
      <w:r w:rsidR="00784984">
        <w:rPr>
          <w:rFonts w:ascii="Times New Roman" w:eastAsia="微软雅黑" w:hAnsi="Times New Roman" w:cs="Times New Roman" w:hint="eastAsia"/>
          <w:sz w:val="24"/>
          <w:szCs w:val="24"/>
        </w:rPr>
        <w:t>*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, Xiang-Ling </w:t>
      </w:r>
      <w:proofErr w:type="spellStart"/>
      <w:r w:rsidRPr="00923353">
        <w:rPr>
          <w:rFonts w:ascii="Times New Roman" w:eastAsia="微软雅黑" w:hAnsi="Times New Roman" w:cs="Times New Roman"/>
          <w:sz w:val="24"/>
          <w:szCs w:val="24"/>
        </w:rPr>
        <w:t>Meng</w:t>
      </w:r>
      <w:proofErr w:type="spellEnd"/>
      <w:r w:rsidRPr="00923353">
        <w:rPr>
          <w:rFonts w:ascii="Times New Roman" w:eastAsia="微软雅黑" w:hAnsi="Times New Roman" w:cs="Times New Roman"/>
          <w:sz w:val="24"/>
          <w:szCs w:val="24"/>
        </w:rPr>
        <w:t>, Wei Chen</w:t>
      </w:r>
    </w:p>
    <w:p w14:paraId="08B824E6" w14:textId="77777777" w:rsidR="00F17483" w:rsidRPr="00923353" w:rsidRDefault="00F17483" w:rsidP="00F17483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Department of Gastrointestinal Surgery, the First Affiliated Hospital of Anhui Medical University, Hefei 230022, China</w:t>
      </w:r>
    </w:p>
    <w:p w14:paraId="1B6C397D" w14:textId="77777777" w:rsidR="00F17483" w:rsidRPr="00923353" w:rsidRDefault="00F17483" w:rsidP="00F17483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</w:p>
    <w:p w14:paraId="21E63126" w14:textId="742E8C85" w:rsidR="00F17483" w:rsidRPr="00923353" w:rsidRDefault="00784984" w:rsidP="00F17483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>
        <w:rPr>
          <w:rFonts w:ascii="Times New Roman" w:eastAsia="微软雅黑" w:hAnsi="Times New Roman" w:cs="Times New Roman" w:hint="eastAsia"/>
          <w:sz w:val="24"/>
          <w:szCs w:val="24"/>
        </w:rPr>
        <w:t>*</w:t>
      </w:r>
      <w:r w:rsidR="00F17483" w:rsidRPr="00923353">
        <w:rPr>
          <w:rFonts w:ascii="Times New Roman" w:eastAsia="微软雅黑" w:hAnsi="Times New Roman" w:cs="Times New Roman"/>
          <w:sz w:val="24"/>
          <w:szCs w:val="24"/>
        </w:rPr>
        <w:t xml:space="preserve">Corresponding author: </w:t>
      </w:r>
      <w:r w:rsidR="00AD37F8">
        <w:rPr>
          <w:rFonts w:ascii="Times New Roman" w:eastAsia="微软雅黑" w:hAnsi="Times New Roman" w:cs="Times New Roman" w:hint="eastAsia"/>
          <w:sz w:val="24"/>
          <w:szCs w:val="24"/>
        </w:rPr>
        <w:t>Tang Li</w:t>
      </w:r>
    </w:p>
    <w:p w14:paraId="16F85640" w14:textId="40134D09" w:rsidR="00F17483" w:rsidRPr="00923353" w:rsidRDefault="00F17483" w:rsidP="00F17483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Mailing address: Department of Gastrointestinal Surgery, the First Affi</w:t>
      </w:r>
      <w:r w:rsidR="00E31059">
        <w:rPr>
          <w:rFonts w:ascii="Times New Roman" w:eastAsia="微软雅黑" w:hAnsi="Times New Roman" w:cs="Times New Roman" w:hint="eastAsia"/>
          <w:sz w:val="24"/>
          <w:szCs w:val="24"/>
        </w:rPr>
        <w:t>li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ted Hospital of Anhui Medical University, Hefei 230022, </w:t>
      </w:r>
      <w:proofErr w:type="gramStart"/>
      <w:r w:rsidRPr="00923353">
        <w:rPr>
          <w:rFonts w:ascii="Times New Roman" w:eastAsia="微软雅黑" w:hAnsi="Times New Roman" w:cs="Times New Roman"/>
          <w:sz w:val="24"/>
          <w:szCs w:val="24"/>
        </w:rPr>
        <w:t>China</w:t>
      </w:r>
      <w:proofErr w:type="gramEnd"/>
      <w:r w:rsidR="00E31059">
        <w:rPr>
          <w:rFonts w:ascii="Times New Roman" w:eastAsia="微软雅黑" w:hAnsi="Times New Roman" w:cs="Times New Roman" w:hint="eastAsia"/>
          <w:sz w:val="24"/>
          <w:szCs w:val="24"/>
        </w:rPr>
        <w:t>.</w:t>
      </w:r>
      <w:bookmarkStart w:id="8" w:name="_GoBack"/>
      <w:bookmarkEnd w:id="8"/>
    </w:p>
    <w:p w14:paraId="501187C0" w14:textId="3F7F1B40" w:rsidR="00F17483" w:rsidRPr="00923353" w:rsidRDefault="00F17483" w:rsidP="00F17483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Address: Jixi Road No.218, Hefei, Anhui, 230022, China</w:t>
      </w:r>
      <w:r w:rsidR="00E31059">
        <w:rPr>
          <w:rFonts w:ascii="Times New Roman" w:eastAsia="微软雅黑" w:hAnsi="Times New Roman" w:cs="Times New Roman" w:hint="eastAsia"/>
          <w:sz w:val="24"/>
          <w:szCs w:val="24"/>
        </w:rPr>
        <w:t>.</w:t>
      </w:r>
    </w:p>
    <w:p w14:paraId="4B91BAEC" w14:textId="66548AE7" w:rsidR="00F17483" w:rsidRPr="00923353" w:rsidRDefault="00F17483" w:rsidP="00F17483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E-mail: </w:t>
      </w:r>
      <w:r w:rsidR="00AD37F8">
        <w:rPr>
          <w:rFonts w:ascii="Times New Roman" w:eastAsia="微软雅黑" w:hAnsi="Times New Roman" w:cs="Times New Roman" w:hint="eastAsia"/>
          <w:sz w:val="24"/>
          <w:szCs w:val="24"/>
        </w:rPr>
        <w:t>tingli_022@163.com</w:t>
      </w:r>
    </w:p>
    <w:p w14:paraId="17E6E28B" w14:textId="77777777" w:rsidR="00F17483" w:rsidRPr="00923353" w:rsidRDefault="00F17483" w:rsidP="00497F3B">
      <w:pPr>
        <w:spacing w:line="360" w:lineRule="auto"/>
        <w:jc w:val="center"/>
        <w:rPr>
          <w:rFonts w:ascii="Times New Roman" w:eastAsia="微软雅黑" w:hAnsi="Times New Roman" w:cs="Times New Roman"/>
          <w:b/>
          <w:sz w:val="24"/>
          <w:szCs w:val="24"/>
        </w:rPr>
      </w:pPr>
    </w:p>
    <w:p w14:paraId="43E0215F" w14:textId="709890BC" w:rsidR="008377CD" w:rsidRPr="00923353" w:rsidRDefault="00DA1C56" w:rsidP="00DA1C56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ABSTRACT</w:t>
      </w:r>
    </w:p>
    <w:p w14:paraId="086D1527" w14:textId="002E915C" w:rsidR="008377CD" w:rsidRPr="00923353" w:rsidRDefault="00423CEA" w:rsidP="00DA1C56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Objective</w:t>
      </w:r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: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T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>his study was designed t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o evaluate the safety and short-term efficacy of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 xml:space="preserve"> a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laparoscop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>ic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complete </w:t>
      </w:r>
      <w:proofErr w:type="spellStart"/>
      <w:r w:rsidRPr="00923353">
        <w:rPr>
          <w:rFonts w:ascii="Times New Roman" w:eastAsia="微软雅黑" w:hAnsi="Times New Roman" w:cs="Times New Roman"/>
          <w:sz w:val="24"/>
          <w:szCs w:val="24"/>
        </w:rPr>
        <w:t>mesocolic</w:t>
      </w:r>
      <w:proofErr w:type="spellEnd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excision </w:t>
      </w:r>
      <w:r w:rsidR="00525B1E" w:rsidRPr="00923353">
        <w:rPr>
          <w:rFonts w:ascii="Times New Roman" w:eastAsia="微软雅黑" w:hAnsi="Times New Roman" w:cs="Times New Roman"/>
          <w:sz w:val="24"/>
          <w:szCs w:val="24"/>
        </w:rPr>
        <w:t>(</w:t>
      </w:r>
      <w:r w:rsidR="008238F5" w:rsidRPr="00923353">
        <w:rPr>
          <w:rFonts w:ascii="Times New Roman" w:eastAsia="微软雅黑" w:hAnsi="Times New Roman" w:cs="Times New Roman"/>
          <w:sz w:val="24"/>
          <w:szCs w:val="24"/>
        </w:rPr>
        <w:t>CME</w:t>
      </w:r>
      <w:r w:rsidR="00525B1E" w:rsidRPr="00923353">
        <w:rPr>
          <w:rFonts w:ascii="Times New Roman" w:eastAsia="微软雅黑" w:hAnsi="Times New Roman" w:cs="Times New Roman"/>
          <w:sz w:val="24"/>
          <w:szCs w:val="24"/>
        </w:rPr>
        <w:t>)</w:t>
      </w:r>
      <w:r w:rsidR="008238F5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in patients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 xml:space="preserve"> with right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Pr="00923353">
        <w:rPr>
          <w:rFonts w:ascii="Times New Roman" w:eastAsia="微软雅黑" w:hAnsi="Times New Roman" w:cs="Times New Roman"/>
          <w:sz w:val="24"/>
          <w:szCs w:val="24"/>
        </w:rPr>
        <w:t>hemicolon</w:t>
      </w:r>
      <w:proofErr w:type="spellEnd"/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 xml:space="preserve"> cancer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.</w:t>
      </w:r>
    </w:p>
    <w:p w14:paraId="5BD13243" w14:textId="182C1EB6" w:rsidR="00423CEA" w:rsidRPr="00923353" w:rsidRDefault="00423CEA" w:rsidP="00DA1C56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Methods</w:t>
      </w:r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>: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</w:t>
      </w:r>
      <w:r w:rsidR="00017965" w:rsidRPr="00923353">
        <w:rPr>
          <w:rFonts w:ascii="Times New Roman" w:eastAsia="微软雅黑" w:hAnsi="Times New Roman" w:cs="Times New Roman"/>
          <w:sz w:val="24"/>
          <w:szCs w:val="24"/>
        </w:rPr>
        <w:t xml:space="preserve">A total of 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>88 patients with right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>hemicolon</w:t>
      </w:r>
      <w:proofErr w:type="spellEnd"/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 xml:space="preserve"> cancer</w:t>
      </w:r>
      <w:r w:rsidR="008238F5" w:rsidRPr="00923353">
        <w:rPr>
          <w:rFonts w:ascii="Times New Roman" w:eastAsia="微软雅黑" w:hAnsi="Times New Roman" w:cs="Times New Roman"/>
          <w:sz w:val="24"/>
          <w:szCs w:val="24"/>
        </w:rPr>
        <w:t xml:space="preserve"> were retrospectively reviewed. Forty patients underwent laparoscopic CME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>s,</w:t>
      </w:r>
      <w:r w:rsidR="008238F5" w:rsidRPr="00923353">
        <w:rPr>
          <w:rFonts w:ascii="Times New Roman" w:eastAsia="微软雅黑" w:hAnsi="Times New Roman" w:cs="Times New Roman"/>
          <w:sz w:val="24"/>
          <w:szCs w:val="24"/>
        </w:rPr>
        <w:t xml:space="preserve"> and 48 patients underwent </w:t>
      </w:r>
      <w:r w:rsidR="002B484E" w:rsidRPr="00923353">
        <w:rPr>
          <w:rFonts w:ascii="Times New Roman" w:eastAsia="微软雅黑" w:hAnsi="Times New Roman" w:cs="Times New Roman"/>
          <w:sz w:val="24"/>
          <w:szCs w:val="24"/>
        </w:rPr>
        <w:t>open CME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2B484E" w:rsidRPr="00923353">
        <w:rPr>
          <w:rFonts w:ascii="Times New Roman" w:eastAsia="微软雅黑" w:hAnsi="Times New Roman" w:cs="Times New Roman"/>
          <w:sz w:val="24"/>
          <w:szCs w:val="24"/>
        </w:rPr>
        <w:t xml:space="preserve">. The clinical data were analyzed and the outcomes were compared </w:t>
      </w:r>
      <w:bookmarkStart w:id="9" w:name="OLE_LINK1"/>
      <w:bookmarkStart w:id="10" w:name="OLE_LINK2"/>
      <w:bookmarkStart w:id="11" w:name="OLE_LINK3"/>
      <w:bookmarkStart w:id="12" w:name="OLE_LINK6"/>
      <w:r w:rsidR="002B484E" w:rsidRPr="00923353">
        <w:rPr>
          <w:rFonts w:ascii="Times New Roman" w:eastAsia="微软雅黑" w:hAnsi="Times New Roman" w:cs="Times New Roman"/>
          <w:sz w:val="24"/>
          <w:szCs w:val="24"/>
        </w:rPr>
        <w:t xml:space="preserve">between 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2B484E" w:rsidRPr="00923353">
        <w:rPr>
          <w:rFonts w:ascii="Times New Roman" w:eastAsia="微软雅黑" w:hAnsi="Times New Roman" w:cs="Times New Roman"/>
          <w:sz w:val="24"/>
          <w:szCs w:val="24"/>
        </w:rPr>
        <w:t>two</w:t>
      </w:r>
      <w:bookmarkEnd w:id="9"/>
      <w:bookmarkEnd w:id="10"/>
      <w:r w:rsidR="002B484E" w:rsidRPr="00923353">
        <w:rPr>
          <w:rFonts w:ascii="Times New Roman" w:eastAsia="微软雅黑" w:hAnsi="Times New Roman" w:cs="Times New Roman"/>
          <w:sz w:val="24"/>
          <w:szCs w:val="24"/>
        </w:rPr>
        <w:t xml:space="preserve"> groups.</w:t>
      </w:r>
      <w:bookmarkEnd w:id="11"/>
      <w:bookmarkEnd w:id="12"/>
      <w:r w:rsidR="002B484E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</w:p>
    <w:p w14:paraId="03821DEB" w14:textId="686878FD" w:rsidR="002B484E" w:rsidRPr="00923353" w:rsidRDefault="002B484E" w:rsidP="00DA1C56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Results</w:t>
      </w:r>
      <w:r w:rsidR="00DA1C56" w:rsidRPr="00923353">
        <w:rPr>
          <w:rFonts w:ascii="Times New Roman" w:eastAsia="微软雅黑" w:hAnsi="Times New Roman" w:cs="Times New Roman"/>
          <w:b/>
          <w:sz w:val="24"/>
          <w:szCs w:val="24"/>
        </w:rPr>
        <w:t>: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There w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>as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no significant difference 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 xml:space="preserve">between 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 xml:space="preserve">laparoscopic CME </w:t>
      </w:r>
      <w:r w:rsidR="00DA1C56" w:rsidRPr="00923353">
        <w:rPr>
          <w:rFonts w:ascii="Times New Roman" w:eastAsia="微软雅黑" w:hAnsi="Times New Roman" w:cs="Times New Roman"/>
          <w:sz w:val="24"/>
          <w:szCs w:val="24"/>
        </w:rPr>
        <w:t xml:space="preserve">group 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 xml:space="preserve">and open CME group 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 xml:space="preserve">with regard to the </w:t>
      </w:r>
      <w:r w:rsidR="00525B1E" w:rsidRPr="00923353">
        <w:rPr>
          <w:rFonts w:ascii="Times New Roman" w:eastAsia="微软雅黑" w:hAnsi="Times New Roman" w:cs="Times New Roman"/>
          <w:sz w:val="24"/>
          <w:szCs w:val="24"/>
        </w:rPr>
        <w:t xml:space="preserve">harvested lymph node number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(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>16.60±3.20 vs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 xml:space="preserve"> 15.33±3.10, respectively, P=</w:t>
      </w:r>
      <w:r w:rsidR="00204750" w:rsidRPr="00923353">
        <w:rPr>
          <w:rFonts w:ascii="Times New Roman" w:eastAsia="微软雅黑" w:hAnsi="Times New Roman" w:cs="Times New Roman"/>
          <w:sz w:val="24"/>
          <w:szCs w:val="24"/>
        </w:rPr>
        <w:t>0.060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), </w:t>
      </w:r>
      <w:r w:rsidR="00525B1E" w:rsidRPr="00923353">
        <w:rPr>
          <w:rFonts w:ascii="Times New Roman" w:eastAsia="微软雅黑" w:hAnsi="Times New Roman" w:cs="Times New Roman"/>
          <w:sz w:val="24"/>
          <w:szCs w:val="24"/>
        </w:rPr>
        <w:t xml:space="preserve">hospital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stay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 xml:space="preserve"> length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(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>18.15±5.17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 xml:space="preserve"> days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 xml:space="preserve"> vs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 xml:space="preserve"> 17.21±4.47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 xml:space="preserve"> days, 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>respectively, P=</w:t>
      </w:r>
      <w:r w:rsidR="00204750" w:rsidRPr="00923353">
        <w:rPr>
          <w:rFonts w:ascii="Times New Roman" w:eastAsia="微软雅黑" w:hAnsi="Times New Roman" w:cs="Times New Roman"/>
          <w:sz w:val="24"/>
          <w:szCs w:val="24"/>
        </w:rPr>
        <w:t>0.360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), </w:t>
      </w:r>
      <w:r w:rsidR="00525B1E" w:rsidRPr="00923353">
        <w:rPr>
          <w:rFonts w:ascii="Times New Roman" w:eastAsia="微软雅黑" w:hAnsi="Times New Roman" w:cs="Times New Roman"/>
          <w:sz w:val="24"/>
          <w:szCs w:val="24"/>
        </w:rPr>
        <w:t xml:space="preserve">and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postoperative complications (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>10.0% vs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 xml:space="preserve"> 10.4%, respectively, P=</w:t>
      </w:r>
      <w:r w:rsidR="00204750" w:rsidRPr="00923353">
        <w:rPr>
          <w:rFonts w:ascii="Times New Roman" w:eastAsia="微软雅黑" w:hAnsi="Times New Roman" w:cs="Times New Roman"/>
          <w:sz w:val="24"/>
          <w:szCs w:val="24"/>
        </w:rPr>
        <w:t>0.950</w:t>
      </w:r>
      <w:r w:rsidR="00CB2474" w:rsidRPr="00923353">
        <w:rPr>
          <w:rFonts w:ascii="Times New Roman" w:eastAsia="微软雅黑" w:hAnsi="Times New Roman" w:cs="Times New Roman"/>
          <w:sz w:val="24"/>
          <w:szCs w:val="24"/>
        </w:rPr>
        <w:t>)</w:t>
      </w:r>
      <w:r w:rsidR="00204750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5D09BC" w:rsidRPr="00923353">
        <w:rPr>
          <w:rFonts w:ascii="Times New Roman" w:eastAsia="微软雅黑" w:hAnsi="Times New Roman" w:cs="Times New Roman"/>
          <w:sz w:val="24"/>
          <w:szCs w:val="24"/>
        </w:rPr>
        <w:t xml:space="preserve">The operation time in 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D09BC" w:rsidRPr="00923353">
        <w:rPr>
          <w:rFonts w:ascii="Times New Roman" w:eastAsia="微软雅黑" w:hAnsi="Times New Roman" w:cs="Times New Roman"/>
          <w:sz w:val="24"/>
          <w:szCs w:val="24"/>
        </w:rPr>
        <w:t>laparoscopic CME group (3.02±0.55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 xml:space="preserve"> hours</w:t>
      </w:r>
      <w:r w:rsidR="005D09BC" w:rsidRPr="00923353">
        <w:rPr>
          <w:rFonts w:ascii="Times New Roman" w:eastAsia="微软雅黑" w:hAnsi="Times New Roman" w:cs="Times New Roman"/>
          <w:sz w:val="24"/>
          <w:szCs w:val="24"/>
        </w:rPr>
        <w:t xml:space="preserve">) was significantly longer than that in 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D09BC" w:rsidRPr="00923353">
        <w:rPr>
          <w:rFonts w:ascii="Times New Roman" w:eastAsia="微软雅黑" w:hAnsi="Times New Roman" w:cs="Times New Roman"/>
          <w:sz w:val="24"/>
          <w:szCs w:val="24"/>
        </w:rPr>
        <w:t>open CME group (2.58±0.50</w:t>
      </w:r>
      <w:r w:rsidR="00264B21" w:rsidRPr="00923353">
        <w:rPr>
          <w:rFonts w:ascii="Times New Roman" w:eastAsia="微软雅黑" w:hAnsi="Times New Roman" w:cs="Times New Roman"/>
          <w:sz w:val="24"/>
          <w:szCs w:val="24"/>
        </w:rPr>
        <w:t xml:space="preserve"> hours</w:t>
      </w:r>
      <w:r w:rsidR="005D09BC" w:rsidRPr="00923353">
        <w:rPr>
          <w:rFonts w:ascii="Times New Roman" w:eastAsia="微软雅黑" w:hAnsi="Times New Roman" w:cs="Times New Roman"/>
          <w:sz w:val="24"/>
          <w:szCs w:val="24"/>
        </w:rPr>
        <w:t xml:space="preserve">, P=0.004). The 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 xml:space="preserve">time to first flatus 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>(3.28±0.75</w:t>
      </w:r>
      <w:r w:rsidR="00E275BA" w:rsidRPr="00923353">
        <w:rPr>
          <w:rFonts w:ascii="Times New Roman" w:eastAsia="微软雅黑" w:hAnsi="Times New Roman" w:cs="Times New Roman"/>
          <w:sz w:val="24"/>
          <w:szCs w:val="24"/>
        </w:rPr>
        <w:t xml:space="preserve"> days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>vs</w:t>
      </w:r>
      <w:proofErr w:type="spellEnd"/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 xml:space="preserve"> 3.92±0.71</w:t>
      </w:r>
      <w:r w:rsidR="00E275BA" w:rsidRPr="00923353">
        <w:rPr>
          <w:rFonts w:ascii="Times New Roman" w:eastAsia="微软雅黑" w:hAnsi="Times New Roman" w:cs="Times New Roman"/>
          <w:sz w:val="24"/>
          <w:szCs w:val="24"/>
        </w:rPr>
        <w:t xml:space="preserve"> days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>, respectively, P=0.001) and getting out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>of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>bed time (1.95±0.75</w:t>
      </w:r>
      <w:r w:rsidR="00E275BA" w:rsidRPr="00923353">
        <w:rPr>
          <w:rFonts w:ascii="Times New Roman" w:eastAsia="微软雅黑" w:hAnsi="Times New Roman" w:cs="Times New Roman"/>
          <w:sz w:val="24"/>
          <w:szCs w:val="24"/>
        </w:rPr>
        <w:t xml:space="preserve"> days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>vs</w:t>
      </w:r>
      <w:proofErr w:type="spellEnd"/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 xml:space="preserve"> 3.54±0.71</w:t>
      </w:r>
      <w:r w:rsidR="00E275BA" w:rsidRPr="00923353">
        <w:rPr>
          <w:rFonts w:ascii="Times New Roman" w:eastAsia="微软雅黑" w:hAnsi="Times New Roman" w:cs="Times New Roman"/>
          <w:sz w:val="24"/>
          <w:szCs w:val="24"/>
        </w:rPr>
        <w:t xml:space="preserve"> days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 xml:space="preserve">, respectively, P=0.001) were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both 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 xml:space="preserve">earlier in </w:t>
      </w:r>
      <w:bookmarkStart w:id="13" w:name="OLE_LINK9"/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>laparoscopic</w:t>
      </w:r>
      <w:bookmarkEnd w:id="13"/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 xml:space="preserve"> CME group than in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1A111C" w:rsidRPr="00923353">
        <w:rPr>
          <w:rFonts w:ascii="Times New Roman" w:eastAsia="微软雅黑" w:hAnsi="Times New Roman" w:cs="Times New Roman"/>
          <w:sz w:val="24"/>
          <w:szCs w:val="24"/>
        </w:rPr>
        <w:t xml:space="preserve">open CME group. </w:t>
      </w:r>
    </w:p>
    <w:p w14:paraId="5C03006C" w14:textId="09649EDE" w:rsidR="002A1559" w:rsidRPr="00923353" w:rsidRDefault="002A1559" w:rsidP="00DA1C56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Conclusion</w:t>
      </w:r>
      <w:r w:rsidR="000F2E4D" w:rsidRPr="00923353">
        <w:rPr>
          <w:rFonts w:ascii="Times New Roman" w:eastAsia="微软雅黑" w:hAnsi="Times New Roman" w:cs="Times New Roman"/>
          <w:b/>
          <w:sz w:val="24"/>
          <w:szCs w:val="24"/>
        </w:rPr>
        <w:t>: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>A l</w:t>
      </w:r>
      <w:r w:rsidR="00EF66D8" w:rsidRPr="00923353">
        <w:rPr>
          <w:rFonts w:ascii="Times New Roman" w:eastAsia="微软雅黑" w:hAnsi="Times New Roman" w:cs="Times New Roman"/>
          <w:sz w:val="24"/>
          <w:szCs w:val="24"/>
        </w:rPr>
        <w:t>aparoscopic CME is a safe and effective minimally invasive sur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>gery for the treatment of right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>hemicolon</w:t>
      </w:r>
      <w:proofErr w:type="spellEnd"/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 xml:space="preserve"> cancer</w:t>
      </w:r>
      <w:r w:rsidR="00EF66D8" w:rsidRPr="00923353">
        <w:rPr>
          <w:rFonts w:ascii="Times New Roman" w:eastAsia="微软雅黑" w:hAnsi="Times New Roman" w:cs="Times New Roman"/>
          <w:sz w:val="24"/>
          <w:szCs w:val="24"/>
        </w:rPr>
        <w:t>.</w:t>
      </w:r>
    </w:p>
    <w:p w14:paraId="7E00A704" w14:textId="5A76A288" w:rsidR="00A85742" w:rsidRPr="00923353" w:rsidRDefault="00A85742" w:rsidP="005D1A70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Keyword</w:t>
      </w:r>
      <w:r w:rsidR="000F2E4D" w:rsidRPr="00923353">
        <w:rPr>
          <w:rFonts w:ascii="Times New Roman" w:eastAsia="微软雅黑" w:hAnsi="Times New Roman" w:cs="Times New Roman"/>
          <w:b/>
          <w:sz w:val="24"/>
          <w:szCs w:val="24"/>
        </w:rPr>
        <w:t>s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: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colon cancer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,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complete </w:t>
      </w:r>
      <w:proofErr w:type="spellStart"/>
      <w:r w:rsidRPr="00923353">
        <w:rPr>
          <w:rFonts w:ascii="Times New Roman" w:eastAsia="微软雅黑" w:hAnsi="Times New Roman" w:cs="Times New Roman"/>
          <w:sz w:val="24"/>
          <w:szCs w:val="24"/>
        </w:rPr>
        <w:t>mesocolic</w:t>
      </w:r>
      <w:proofErr w:type="spellEnd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excision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laparoscope</w:t>
      </w:r>
      <w:r w:rsidR="000F2E4D" w:rsidRPr="00923353">
        <w:rPr>
          <w:rFonts w:ascii="Times New Roman" w:eastAsia="微软雅黑" w:hAnsi="Times New Roman" w:cs="Times New Roman"/>
          <w:b/>
          <w:sz w:val="24"/>
          <w:szCs w:val="24"/>
        </w:rPr>
        <w:br w:type="page"/>
      </w:r>
      <w:r w:rsidR="00163DBA" w:rsidRPr="00923353">
        <w:rPr>
          <w:rFonts w:ascii="Times New Roman" w:eastAsia="微软雅黑" w:hAnsi="Times New Roman" w:cs="Times New Roman"/>
          <w:b/>
          <w:sz w:val="24"/>
          <w:szCs w:val="24"/>
        </w:rPr>
        <w:lastRenderedPageBreak/>
        <w:t>1</w:t>
      </w:r>
      <w:r w:rsidR="000F2E4D" w:rsidRPr="00923353">
        <w:rPr>
          <w:rFonts w:ascii="Times New Roman" w:eastAsia="微软雅黑" w:hAnsi="Times New Roman" w:cs="Times New Roman"/>
          <w:b/>
          <w:sz w:val="24"/>
          <w:szCs w:val="24"/>
        </w:rPr>
        <w:t>.</w:t>
      </w:r>
      <w:r w:rsidR="00163DBA"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Introduction</w:t>
      </w:r>
    </w:p>
    <w:p w14:paraId="42A8A0D7" w14:textId="4E58E662" w:rsidR="00CB0928" w:rsidRPr="00923353" w:rsidRDefault="00A85742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bookmarkStart w:id="14" w:name="OLE_LINK37"/>
      <w:bookmarkStart w:id="15" w:name="OLE_LINK42"/>
      <w:bookmarkStart w:id="16" w:name="OLE_LINK68"/>
      <w:bookmarkStart w:id="17" w:name="OLE_LINK69"/>
      <w:bookmarkStart w:id="18" w:name="OLE_LINK45"/>
      <w:bookmarkStart w:id="19" w:name="OLE_LINK46"/>
      <w:r w:rsidRPr="00923353">
        <w:rPr>
          <w:rFonts w:ascii="Times New Roman" w:eastAsia="微软雅黑" w:hAnsi="Times New Roman" w:cs="Times New Roman"/>
          <w:sz w:val="24"/>
          <w:szCs w:val="24"/>
        </w:rPr>
        <w:t>Colon cancer</w:t>
      </w:r>
      <w:bookmarkEnd w:id="14"/>
      <w:bookmarkEnd w:id="15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bookmarkEnd w:id="16"/>
      <w:bookmarkEnd w:id="17"/>
      <w:r w:rsidRPr="00923353">
        <w:rPr>
          <w:rFonts w:ascii="Times New Roman" w:eastAsia="微软雅黑" w:hAnsi="Times New Roman" w:cs="Times New Roman"/>
          <w:sz w:val="24"/>
          <w:szCs w:val="24"/>
        </w:rPr>
        <w:t>is</w:t>
      </w:r>
      <w:r w:rsidR="00907FE1" w:rsidRPr="00923353">
        <w:rPr>
          <w:rFonts w:ascii="Times New Roman" w:eastAsia="微软雅黑" w:hAnsi="Times New Roman" w:cs="Times New Roman"/>
          <w:sz w:val="24"/>
          <w:szCs w:val="24"/>
        </w:rPr>
        <w:t xml:space="preserve"> a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common gastrointestinal malignancy</w:t>
      </w:r>
      <w:bookmarkEnd w:id="18"/>
      <w:bookmarkEnd w:id="19"/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 xml:space="preserve">,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and it is becoming more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common </w:t>
      </w:r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 xml:space="preserve">among </w:t>
      </w:r>
      <w:bookmarkStart w:id="20" w:name="OLE_LINK76"/>
      <w:bookmarkStart w:id="21" w:name="OLE_LINK77"/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>younger age</w:t>
      </w:r>
      <w:bookmarkEnd w:id="20"/>
      <w:bookmarkEnd w:id="21"/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 xml:space="preserve"> group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812CA1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/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&lt;EndNote&gt;&lt;Cite&gt;&lt;Author&gt;Siegel&lt;/Author&gt;&lt;Year&gt;2018&lt;/Year&gt;&lt;RecNum&gt;2&lt;/RecNum&gt;&lt;DisplayText&gt;&lt;style face="superscript"&gt;[1]&lt;/style&gt;&lt;/DisplayText&gt;&lt;record&gt;&lt;rec-number&gt;2&lt;/rec-number&gt;&lt;foreign-keys&gt;&lt;key app="EN" db-id="d0s92sawezpepfetrapvw9wr0d5darxepezd" timestamp="1526289083"&gt;2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Strategic Director, Surveillance Information Services, Surveillance and Health Services Research, American Cancer Society, Atlanta, GA.&amp;#xD;Epidemiologist, Surveillance and Health Services Research, American Cancer Society, Atlanta, GA.&amp;#xD;Vice President, Surveillance and Health Services Research, American Cancer Society, Atlanta, GA.&lt;/auth-address&gt;&lt;titles&gt;&lt;title&gt;Cancer statistics, 2018&lt;/title&gt;&lt;secondary-title&gt;CA Cancer J Clin&lt;/secondary-title&gt;&lt;alt-title&gt;CA: a cancer journal for clinicians&lt;/alt-title&gt;&lt;/titles&gt;&lt;periodical&gt;&lt;full-title&gt;CA Cancer J Clin&lt;/full-title&gt;&lt;abbr-1&gt;CA: a cancer journal for clinicians&lt;/abbr-1&gt;&lt;/periodical&gt;&lt;alt-periodical&gt;&lt;full-title&gt;CA Cancer J Clin&lt;/full-title&gt;&lt;abbr-1&gt;CA: a cancer journal for clinicians&lt;/abbr-1&gt;&lt;/alt-periodical&gt;&lt;pages&gt;7-30&lt;/pages&gt;&lt;volume&gt;68&lt;/volume&gt;&lt;number&gt;1&lt;/number&gt;&lt;dates&gt;&lt;year&gt;2018&lt;/year&gt;&lt;pub-dates&gt;&lt;date&gt;Jan&lt;/date&gt;&lt;/pub-dates&gt;&lt;/dates&gt;&lt;isbn&gt;1542-4863 (Electronic)&amp;#xD;0007-9235 (Linking)&lt;/isbn&gt;&lt;accession-num&gt;29313949&lt;/accession-num&gt;&lt;urls&gt;&lt;related-urls&gt;&lt;url&gt;http://www.ncbi.nlm.nih.gov/pubmed/29313949&lt;/url&gt;&lt;/related-urls&gt;&lt;/urls&gt;&lt;electronic-resource-num&gt;10.3322/caac.21442&lt;/electronic-resource-num&gt;&lt;/record&gt;&lt;/Cite&gt;&lt;/EndNote&gt;</w:instrText>
      </w:r>
      <w:r w:rsidR="00812CA1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1]</w:t>
      </w:r>
      <w:r w:rsidR="00812CA1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 xml:space="preserve">. There are several therapeutic options for the treatment of </w:t>
      </w:r>
      <w:bookmarkStart w:id="22" w:name="OLE_LINK85"/>
      <w:bookmarkStart w:id="23" w:name="OLE_LINK86"/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>colon cancer</w:t>
      </w:r>
      <w:bookmarkEnd w:id="22"/>
      <w:bookmarkEnd w:id="23"/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 xml:space="preserve">. However, </w:t>
      </w:r>
      <w:bookmarkStart w:id="24" w:name="OLE_LINK87"/>
      <w:bookmarkStart w:id="25" w:name="OLE_LINK88"/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5E1A2C" w:rsidRPr="00923353">
        <w:rPr>
          <w:rFonts w:ascii="Times New Roman" w:eastAsia="微软雅黑" w:hAnsi="Times New Roman" w:cs="Times New Roman"/>
          <w:sz w:val="24"/>
          <w:szCs w:val="24"/>
        </w:rPr>
        <w:t>urgery</w:t>
      </w:r>
      <w:bookmarkEnd w:id="24"/>
      <w:bookmarkEnd w:id="25"/>
      <w:r w:rsidR="005E1A2C" w:rsidRPr="00923353">
        <w:rPr>
          <w:rFonts w:ascii="Times New Roman" w:eastAsia="微软雅黑" w:hAnsi="Times New Roman" w:cs="Times New Roman"/>
          <w:sz w:val="24"/>
          <w:szCs w:val="24"/>
        </w:rPr>
        <w:t xml:space="preserve"> is the most </w:t>
      </w:r>
      <w:r w:rsidR="00384B79" w:rsidRPr="00923353">
        <w:rPr>
          <w:rFonts w:ascii="Times New Roman" w:eastAsia="微软雅黑" w:hAnsi="Times New Roman" w:cs="Times New Roman"/>
          <w:sz w:val="24"/>
          <w:szCs w:val="24"/>
        </w:rPr>
        <w:t>frequently used and efficient</w:t>
      </w:r>
      <w:r w:rsidR="00DC0715" w:rsidRPr="00923353">
        <w:rPr>
          <w:rFonts w:ascii="Times New Roman" w:eastAsia="微软雅黑" w:hAnsi="Times New Roman" w:cs="Times New Roman"/>
          <w:sz w:val="24"/>
          <w:szCs w:val="24"/>
        </w:rPr>
        <w:t xml:space="preserve"> method</w:t>
      </w:r>
      <w:r w:rsidR="005E1A2C" w:rsidRPr="00923353">
        <w:rPr>
          <w:rFonts w:ascii="Times New Roman" w:eastAsia="微软雅黑" w:hAnsi="Times New Roman" w:cs="Times New Roman"/>
          <w:sz w:val="24"/>
          <w:szCs w:val="24"/>
        </w:rPr>
        <w:t xml:space="preserve"> for all stages of colon cancer</w:t>
      </w:r>
      <w:r w:rsidR="00982043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98204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/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&lt;EndNote&gt;&lt;Cite&gt;&lt;Author&gt;Hasegawa&lt;/Author&gt;&lt;Year&gt;2016&lt;/Year&gt;&lt;RecNum&gt;3&lt;/RecNum&gt;&lt;DisplayText&gt;&lt;style face="superscript"&gt;[2]&lt;/style&gt;&lt;/DisplayText&gt;&lt;record&gt;&lt;rec-number&gt;3&lt;/rec-number&gt;&lt;foreign-keys&gt;&lt;key app="EN" db-id="d0s92sawezpepfetrapvw9wr0d5darxepezd" timestamp="1526289384"&gt;3&lt;/key&gt;&lt;/foreign-keys&gt;&lt;ref-type name="Journal Article"&gt;17&lt;/ref-type&gt;&lt;contributors&gt;&lt;authors&gt;&lt;author&gt;Hasegawa, H.&lt;/author&gt;&lt;author&gt;Ueda, S.&lt;/author&gt;&lt;author&gt;Nakanoko, T.&lt;/author&gt;&lt;author&gt;Gion, T.&lt;/author&gt;&lt;author&gt;Kitamura, M.&lt;/author&gt;&lt;/authors&gt;&lt;/contributors&gt;&lt;auth-address&gt;Dept. of Surgery, Saiseikai Yahata General Hospital.&lt;/auth-address&gt;&lt;titles&gt;&lt;title&gt;[An Examination of Colon Cancer Treatment Policies for the Elderly]&lt;/title&gt;&lt;secondary-title&gt;Gan To Kagaku Ryoho&lt;/secondary-title&gt;&lt;alt-title&gt;Gan to kagaku ryoho. Cancer &amp;amp; chemotherapy&lt;/alt-title&gt;&lt;/titles&gt;&lt;periodical&gt;&lt;full-title&gt;Gan To Kagaku Ryoho&lt;/full-title&gt;&lt;abbr-1&gt;Gan to kagaku ryoho. Cancer &amp;amp; chemotherapy&lt;/abbr-1&gt;&lt;/periodical&gt;&lt;alt-periodical&gt;&lt;full-title&gt;Gan To Kagaku Ryoho&lt;/full-title&gt;&lt;abbr-1&gt;Gan to kagaku ryoho. Cancer &amp;amp; chemotherapy&lt;/abbr-1&gt;&lt;/alt-periodical&gt;&lt;pages&gt;1523-1525&lt;/pages&gt;&lt;volume&gt;43&lt;/volume&gt;&lt;number&gt;12&lt;/number&gt;&lt;keywords&gt;&lt;keyword&gt;Aged&lt;/keyword&gt;&lt;keyword&gt;Aged, 80 and over&lt;/keyword&gt;&lt;keyword&gt;Colectomy&lt;/keyword&gt;&lt;keyword&gt;Colonic Neoplasms/diagnosis/*therapy&lt;/keyword&gt;&lt;keyword&gt;Dementia/complications&lt;/keyword&gt;&lt;keyword&gt;Female&lt;/keyword&gt;&lt;keyword&gt;Humans&lt;/keyword&gt;&lt;keyword&gt;Male&lt;/keyword&gt;&lt;keyword&gt;Prognosis&lt;/keyword&gt;&lt;/keywords&gt;&lt;dates&gt;&lt;year&gt;2016&lt;/year&gt;&lt;pub-dates&gt;&lt;date&gt;Nov&lt;/date&gt;&lt;/pub-dates&gt;&lt;/dates&gt;&lt;isbn&gt;0385-0684 (Print)&amp;#xD;0385-0684 (Linking)&lt;/isbn&gt;&lt;accession-num&gt;28133044&lt;/accession-num&gt;&lt;urls&gt;&lt;related-urls&gt;&lt;url&gt;http://www.ncbi.nlm.nih.gov/pubmed/28133044&lt;/url&gt;&lt;/related-urls&gt;&lt;/urls&gt;&lt;/record&gt;&lt;/Cite&gt;&lt;/EndNote&gt;</w:instrText>
      </w:r>
      <w:r w:rsidR="00982043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2]</w:t>
      </w:r>
      <w:r w:rsidR="0098204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5E1A2C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384B79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bookmarkStart w:id="26" w:name="OLE_LINK7"/>
      <w:bookmarkStart w:id="27" w:name="OLE_LINK8"/>
      <w:bookmarkStart w:id="28" w:name="OLE_LINK91"/>
      <w:bookmarkStart w:id="29" w:name="OLE_LINK92"/>
      <w:bookmarkStart w:id="30" w:name="OLE_LINK89"/>
      <w:bookmarkStart w:id="31" w:name="OLE_LINK90"/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>The</w:t>
      </w:r>
      <w:r w:rsidR="00DC1783" w:rsidRPr="00923353">
        <w:rPr>
          <w:rFonts w:ascii="Times New Roman" w:eastAsia="微软雅黑" w:hAnsi="Times New Roman" w:cs="Times New Roman"/>
          <w:sz w:val="24"/>
          <w:szCs w:val="24"/>
        </w:rPr>
        <w:t xml:space="preserve"> concept of </w:t>
      </w:r>
      <w:bookmarkStart w:id="32" w:name="OLE_LINK105"/>
      <w:bookmarkStart w:id="33" w:name="OLE_LINK106"/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DC1783" w:rsidRPr="00923353">
        <w:rPr>
          <w:rFonts w:ascii="Times New Roman" w:eastAsia="微软雅黑" w:hAnsi="Times New Roman" w:cs="Times New Roman"/>
          <w:sz w:val="24"/>
          <w:szCs w:val="24"/>
        </w:rPr>
        <w:t xml:space="preserve">total </w:t>
      </w:r>
      <w:proofErr w:type="spellStart"/>
      <w:r w:rsidR="00DC1783" w:rsidRPr="00923353">
        <w:rPr>
          <w:rFonts w:ascii="Times New Roman" w:eastAsia="微软雅黑" w:hAnsi="Times New Roman" w:cs="Times New Roman"/>
          <w:sz w:val="24"/>
          <w:szCs w:val="24"/>
        </w:rPr>
        <w:t>mesorectal</w:t>
      </w:r>
      <w:proofErr w:type="spellEnd"/>
      <w:r w:rsidR="00DC1783" w:rsidRPr="00923353">
        <w:rPr>
          <w:rFonts w:ascii="Times New Roman" w:eastAsia="微软雅黑" w:hAnsi="Times New Roman" w:cs="Times New Roman"/>
          <w:sz w:val="24"/>
          <w:szCs w:val="24"/>
        </w:rPr>
        <w:t xml:space="preserve"> excision</w:t>
      </w:r>
      <w:bookmarkEnd w:id="32"/>
      <w:bookmarkEnd w:id="33"/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t xml:space="preserve"> (TME)</w:t>
      </w:r>
      <w:r w:rsidR="00DC1783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was first introduced </w:t>
      </w:r>
      <w:r w:rsidR="00DC1783" w:rsidRPr="00923353">
        <w:rPr>
          <w:rFonts w:ascii="Times New Roman" w:eastAsia="微软雅黑" w:hAnsi="Times New Roman" w:cs="Times New Roman"/>
          <w:sz w:val="24"/>
          <w:szCs w:val="24"/>
        </w:rPr>
        <w:t>in 198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t>6</w:t>
      </w:r>
      <w:r w:rsidR="00DC1783" w:rsidRPr="00923353">
        <w:rPr>
          <w:rFonts w:ascii="Times New Roman" w:eastAsia="微软雅黑" w:hAnsi="Times New Roman" w:cs="Times New Roman"/>
          <w:sz w:val="24"/>
          <w:szCs w:val="24"/>
        </w:rPr>
        <w:t xml:space="preserve"> by </w:t>
      </w:r>
      <w:proofErr w:type="spellStart"/>
      <w:r w:rsidR="00DC1783" w:rsidRPr="00923353">
        <w:rPr>
          <w:rFonts w:ascii="Times New Roman" w:eastAsia="微软雅黑" w:hAnsi="Times New Roman" w:cs="Times New Roman"/>
          <w:sz w:val="24"/>
          <w:szCs w:val="24"/>
        </w:rPr>
        <w:t>Heald</w:t>
      </w:r>
      <w:proofErr w:type="spellEnd"/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 and </w:t>
      </w:r>
      <w:proofErr w:type="spellStart"/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Ryall</w:t>
      </w:r>
      <w:proofErr w:type="spellEnd"/>
      <w:r w:rsidR="001E7430" w:rsidRPr="00923353">
        <w:rPr>
          <w:rFonts w:ascii="Times New Roman" w:eastAsia="微软雅黑" w:hAnsi="Times New Roman" w:cs="Times New Roman"/>
          <w:sz w:val="24"/>
          <w:szCs w:val="24"/>
        </w:rPr>
        <w:t xml:space="preserve">,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and it </w:t>
      </w:r>
      <w:r w:rsidR="001E7430" w:rsidRPr="00923353">
        <w:rPr>
          <w:rFonts w:ascii="Times New Roman" w:eastAsia="微软雅黑" w:hAnsi="Times New Roman" w:cs="Times New Roman"/>
          <w:sz w:val="24"/>
          <w:szCs w:val="24"/>
        </w:rPr>
        <w:t>was considered to be the standard surgical treatment for rectal cancer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/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&lt;EndNote&gt;&lt;Cite&gt;&lt;Author&gt;Heald&lt;/Author&gt;&lt;Year&gt;1986&lt;/Year&gt;&lt;RecNum&gt;5&lt;/RecNum&gt;&lt;DisplayText&gt;&lt;style face="superscript"&gt;[3]&lt;/style&gt;&lt;/DisplayText&gt;&lt;record&gt;&lt;rec-number&gt;5&lt;/rec-number&gt;&lt;foreign-keys&gt;&lt;key app="EN" db-id="d0s92sawezpepfetrapvw9wr0d5darxepezd" timestamp="1526347870"&gt;5&lt;/key&gt;&lt;/foreign-keys&gt;&lt;ref-type name="Journal Article"&gt;17&lt;/ref-type&gt;&lt;contributors&gt;&lt;authors&gt;&lt;author&gt;Heald, R. J.&lt;/author&gt;&lt;author&gt;Ryall, R. D.&lt;/author&gt;&lt;/authors&gt;&lt;/contributors&gt;&lt;titles&gt;&lt;title&gt;Recurrence and survival after total mesorectal excision for rectal cancer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1479-82&lt;/pages&gt;&lt;volume&gt;1&lt;/volume&gt;&lt;number&gt;8496&lt;/number&gt;&lt;keywords&gt;&lt;keyword&gt;Follow-Up Studies&lt;/keyword&gt;&lt;keyword&gt;Humans&lt;/keyword&gt;&lt;keyword&gt;Methods&lt;/keyword&gt;&lt;keyword&gt;Neoplasm Recurrence, Local/mortality&lt;/keyword&gt;&lt;keyword&gt;Neoplasm Staging&lt;/keyword&gt;&lt;keyword&gt;Palliative Care&lt;/keyword&gt;&lt;keyword&gt;Postoperative Complications&lt;/keyword&gt;&lt;keyword&gt;Rectal Neoplasms/mortality/pathology/*surgery&lt;/keyword&gt;&lt;keyword&gt;Rectum/*surgery&lt;/keyword&gt;&lt;keyword&gt;Surgical Staplers&lt;/keyword&gt;&lt;/keywords&gt;&lt;dates&gt;&lt;year&gt;1986&lt;/year&gt;&lt;pub-dates&gt;&lt;date&gt;Jun 28&lt;/date&gt;&lt;/pub-dates&gt;&lt;/dates&gt;&lt;isbn&gt;0140-6736 (Print)&amp;#xD;0140-6736 (Linking)&lt;/isbn&gt;&lt;accession-num&gt;2425199&lt;/accession-num&gt;&lt;urls&gt;&lt;related-urls&gt;&lt;url&gt;http://www.ncbi.nlm.nih.gov/pubmed/2425199&lt;/url&gt;&lt;/related-urls&gt;&lt;/urls&gt;&lt;/record&gt;&lt;/Cite&gt;&lt;/EndNote&gt;</w:instrTex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3]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DC1783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1E7430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In 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t xml:space="preserve">2009, </w:t>
      </w:r>
      <w:bookmarkStart w:id="34" w:name="OLE_LINK57"/>
      <w:bookmarkStart w:id="35" w:name="OLE_LINK64"/>
      <w:bookmarkStart w:id="36" w:name="OLE_LINK94"/>
      <w:bookmarkStart w:id="37" w:name="OLE_LINK95"/>
      <w:proofErr w:type="spellStart"/>
      <w:r w:rsidR="001E7430" w:rsidRPr="00923353">
        <w:rPr>
          <w:rFonts w:ascii="Times New Roman" w:eastAsia="微软雅黑" w:hAnsi="Times New Roman" w:cs="Times New Roman"/>
          <w:sz w:val="24"/>
          <w:szCs w:val="24"/>
        </w:rPr>
        <w:t>Hohenberger</w:t>
      </w:r>
      <w:bookmarkEnd w:id="34"/>
      <w:bookmarkEnd w:id="35"/>
      <w:proofErr w:type="spellEnd"/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 et al.</w:t>
      </w:r>
      <w:r w:rsidR="001E7430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bookmarkEnd w:id="36"/>
      <w:bookmarkEnd w:id="37"/>
      <w:r w:rsidR="001E7430" w:rsidRPr="00923353">
        <w:rPr>
          <w:rFonts w:ascii="Times New Roman" w:eastAsia="微软雅黑" w:hAnsi="Times New Roman" w:cs="Times New Roman"/>
          <w:sz w:val="24"/>
          <w:szCs w:val="24"/>
        </w:rPr>
        <w:t xml:space="preserve">first </w:t>
      </w:r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>proposed that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t xml:space="preserve">TME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could 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t xml:space="preserve">be translated into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>a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t xml:space="preserve"> sur</w:t>
      </w:r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gical treatment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for </w:t>
      </w:r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colon cancer,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and 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>this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>was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called </w:t>
      </w:r>
      <w:bookmarkStart w:id="38" w:name="OLE_LINK96"/>
      <w:bookmarkStart w:id="39" w:name="OLE_LINK97"/>
      <w:bookmarkStart w:id="40" w:name="OLE_LINK102"/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complete </w:t>
      </w:r>
      <w:proofErr w:type="spellStart"/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>mesocolic</w:t>
      </w:r>
      <w:proofErr w:type="spellEnd"/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 excision</w:t>
      </w:r>
      <w:bookmarkEnd w:id="38"/>
      <w:bookmarkEnd w:id="39"/>
      <w:bookmarkEnd w:id="40"/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 (CME)</w:t>
      </w:r>
      <w:bookmarkEnd w:id="26"/>
      <w:bookmarkEnd w:id="27"/>
      <w:bookmarkEnd w:id="28"/>
      <w:bookmarkEnd w:id="29"/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b2hlbmJlcmdlcjwvQXV0aG9yPjxZZWFyPjIwMDk8L1ll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b2hlbmJlcmdlcjwvQXV0aG9yPjxZZWFyPjIwMDk8L1ll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4]</w:t>
      </w:r>
      <w:r w:rsidR="002D2290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1E7430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This technique is performed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in order </w:t>
      </w:r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to obtain a complete separation of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proofErr w:type="spellStart"/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>mesocol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>on</w:t>
      </w:r>
      <w:proofErr w:type="spellEnd"/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 from the parietal plane, 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 xml:space="preserve">while </w:t>
      </w:r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>the supplying arteries and draining veins are ligated at their roots</w:t>
      </w:r>
      <w:r w:rsidR="000F2E4D" w:rsidRPr="00923353">
        <w:rPr>
          <w:rFonts w:ascii="Times New Roman" w:eastAsia="微软雅黑" w:hAnsi="Times New Roman" w:cs="Times New Roman"/>
          <w:sz w:val="24"/>
          <w:szCs w:val="24"/>
        </w:rPr>
        <w:t>. This technique has been proven</w:t>
      </w:r>
      <w:r w:rsidR="00B03950" w:rsidRPr="00923353">
        <w:rPr>
          <w:rFonts w:ascii="Times New Roman" w:eastAsia="微软雅黑" w:hAnsi="Times New Roman" w:cs="Times New Roman"/>
          <w:sz w:val="24"/>
          <w:szCs w:val="24"/>
        </w:rPr>
        <w:t xml:space="preserve"> to</w:t>
      </w:r>
      <w:r w:rsidR="00FE50B0" w:rsidRPr="00923353">
        <w:rPr>
          <w:rFonts w:ascii="Times New Roman" w:eastAsia="微软雅黑" w:hAnsi="Times New Roman" w:cs="Times New Roman"/>
          <w:sz w:val="24"/>
          <w:szCs w:val="24"/>
        </w:rPr>
        <w:t xml:space="preserve"> achieve lower local recurrence rates and better overall survival.</w:t>
      </w:r>
      <w:bookmarkEnd w:id="30"/>
      <w:bookmarkEnd w:id="31"/>
      <w:r w:rsidR="009370BB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FE50B0" w:rsidRPr="00923353">
        <w:rPr>
          <w:rFonts w:ascii="Times New Roman" w:eastAsia="微软雅黑" w:hAnsi="Times New Roman" w:cs="Times New Roman"/>
          <w:sz w:val="24"/>
          <w:szCs w:val="24"/>
        </w:rPr>
        <w:t xml:space="preserve">With the development of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FE50B0" w:rsidRPr="00923353">
        <w:rPr>
          <w:rFonts w:ascii="Times New Roman" w:eastAsia="微软雅黑" w:hAnsi="Times New Roman" w:cs="Times New Roman"/>
          <w:sz w:val="24"/>
          <w:szCs w:val="24"/>
        </w:rPr>
        <w:t xml:space="preserve">CME, </w:t>
      </w:r>
      <w:r w:rsidR="00A81DEA" w:rsidRPr="00923353">
        <w:rPr>
          <w:rFonts w:ascii="Times New Roman" w:eastAsia="微软雅黑" w:hAnsi="Times New Roman" w:cs="Times New Roman"/>
          <w:sz w:val="24"/>
          <w:szCs w:val="24"/>
        </w:rPr>
        <w:t>radical resection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A81DEA" w:rsidRPr="00923353">
        <w:rPr>
          <w:rFonts w:ascii="Times New Roman" w:eastAsia="微软雅黑" w:hAnsi="Times New Roman" w:cs="Times New Roman"/>
          <w:sz w:val="24"/>
          <w:szCs w:val="24"/>
        </w:rPr>
        <w:t xml:space="preserve"> for colon cancer ha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ve</w:t>
      </w:r>
      <w:r w:rsidR="00A81DEA" w:rsidRPr="00923353">
        <w:rPr>
          <w:rFonts w:ascii="Times New Roman" w:eastAsia="微软雅黑" w:hAnsi="Times New Roman" w:cs="Times New Roman"/>
          <w:sz w:val="24"/>
          <w:szCs w:val="24"/>
        </w:rPr>
        <w:t xml:space="preserve"> improved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over </w:t>
      </w:r>
      <w:r w:rsidR="00A81DEA" w:rsidRPr="00923353">
        <w:rPr>
          <w:rFonts w:ascii="Times New Roman" w:eastAsia="微软雅黑" w:hAnsi="Times New Roman" w:cs="Times New Roman"/>
          <w:sz w:val="24"/>
          <w:szCs w:val="24"/>
        </w:rPr>
        <w:t>the last decade</w:t>
      </w:r>
      <w:r w:rsidR="00F760C3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F760C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PemJlbjwvQXV0aG9yPjxZZWFyPjIwMTY8L1llYXI+PFJl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PemJlbjwvQXV0aG9yPjxZZWFyPjIwMTY8L1llYXI+PFJl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F760C3" w:rsidRPr="00923353">
        <w:rPr>
          <w:rFonts w:ascii="Times New Roman" w:eastAsia="微软雅黑" w:hAnsi="Times New Roman" w:cs="Times New Roman"/>
          <w:sz w:val="24"/>
          <w:szCs w:val="24"/>
        </w:rPr>
      </w:r>
      <w:r w:rsidR="00F760C3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5,6]</w:t>
      </w:r>
      <w:r w:rsidR="00F760C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A81DEA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bookmarkStart w:id="41" w:name="OLE_LINK47"/>
      <w:bookmarkStart w:id="42" w:name="OLE_LINK56"/>
      <w:r w:rsidR="008C5A60" w:rsidRPr="00923353">
        <w:rPr>
          <w:rFonts w:ascii="Times New Roman" w:eastAsia="微软雅黑" w:hAnsi="Times New Roman" w:cs="Times New Roman"/>
          <w:sz w:val="24"/>
          <w:szCs w:val="24"/>
        </w:rPr>
        <w:t xml:space="preserve">Increasing </w:t>
      </w:r>
      <w:r w:rsidR="00FE50B0" w:rsidRPr="00923353">
        <w:rPr>
          <w:rFonts w:ascii="Times New Roman" w:eastAsia="微软雅黑" w:hAnsi="Times New Roman" w:cs="Times New Roman"/>
          <w:sz w:val="24"/>
          <w:szCs w:val="24"/>
        </w:rPr>
        <w:t xml:space="preserve">evidence </w:t>
      </w:r>
      <w:r w:rsidR="008C5A60" w:rsidRPr="00923353">
        <w:rPr>
          <w:rFonts w:ascii="Times New Roman" w:eastAsia="微软雅黑" w:hAnsi="Times New Roman" w:cs="Times New Roman"/>
          <w:sz w:val="24"/>
          <w:szCs w:val="24"/>
        </w:rPr>
        <w:t>has reported that CME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8C5A60" w:rsidRPr="00923353">
        <w:rPr>
          <w:rFonts w:ascii="Times New Roman" w:eastAsia="微软雅黑" w:hAnsi="Times New Roman" w:cs="Times New Roman"/>
          <w:sz w:val="24"/>
          <w:szCs w:val="24"/>
        </w:rPr>
        <w:t xml:space="preserve"> contribute to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8C5A60" w:rsidRPr="00923353">
        <w:rPr>
          <w:rFonts w:ascii="Times New Roman" w:eastAsia="微软雅黑" w:hAnsi="Times New Roman" w:cs="Times New Roman"/>
          <w:sz w:val="24"/>
          <w:szCs w:val="24"/>
        </w:rPr>
        <w:t xml:space="preserve">decreased recurrence rate and increased five-year survival </w:t>
      </w:r>
      <w:r w:rsidR="00F760C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EdTwvQXV0aG9yPjxZZWFyPjIwMTg8L1llYXI+PFJlY051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EdTwvQXV0aG9yPjxZZWFyPjIwMTg8L1llYXI+PFJlY051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F760C3" w:rsidRPr="00923353">
        <w:rPr>
          <w:rFonts w:ascii="Times New Roman" w:eastAsia="微软雅黑" w:hAnsi="Times New Roman" w:cs="Times New Roman"/>
          <w:sz w:val="24"/>
          <w:szCs w:val="24"/>
        </w:rPr>
      </w:r>
      <w:r w:rsidR="00F760C3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4,7,8]</w:t>
      </w:r>
      <w:r w:rsidR="00F760C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8C5A60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B014E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6C1995" w:rsidRPr="00923353">
        <w:rPr>
          <w:rFonts w:ascii="Times New Roman" w:eastAsia="微软雅黑" w:hAnsi="Times New Roman" w:cs="Times New Roman"/>
          <w:sz w:val="24"/>
          <w:szCs w:val="24"/>
        </w:rPr>
        <w:t xml:space="preserve">At present,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6C1995" w:rsidRPr="00923353">
        <w:rPr>
          <w:rFonts w:ascii="Times New Roman" w:eastAsia="微软雅黑" w:hAnsi="Times New Roman" w:cs="Times New Roman"/>
          <w:sz w:val="24"/>
          <w:szCs w:val="24"/>
        </w:rPr>
        <w:t xml:space="preserve">CME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is</w:t>
      </w:r>
      <w:r w:rsidR="006C1995" w:rsidRPr="00923353">
        <w:rPr>
          <w:rFonts w:ascii="Times New Roman" w:eastAsia="微软雅黑" w:hAnsi="Times New Roman" w:cs="Times New Roman"/>
          <w:sz w:val="24"/>
          <w:szCs w:val="24"/>
        </w:rPr>
        <w:t xml:space="preserve"> considered to be the standard surgical method for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 treating</w:t>
      </w:r>
      <w:r w:rsidR="006C1995" w:rsidRPr="00923353">
        <w:rPr>
          <w:rFonts w:ascii="Times New Roman" w:eastAsia="微软雅黑" w:hAnsi="Times New Roman" w:cs="Times New Roman"/>
          <w:sz w:val="24"/>
          <w:szCs w:val="24"/>
        </w:rPr>
        <w:t xml:space="preserve"> colon cancer. </w:t>
      </w:r>
    </w:p>
    <w:p w14:paraId="7957C3B2" w14:textId="62237A52" w:rsidR="00DF4C95" w:rsidRPr="00923353" w:rsidRDefault="00DF4C95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bookmarkStart w:id="43" w:name="OLE_LINK98"/>
      <w:bookmarkStart w:id="44" w:name="OLE_LINK99"/>
      <w:bookmarkEnd w:id="41"/>
      <w:bookmarkEnd w:id="42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Laparoscopy </w:t>
      </w:r>
      <w:r w:rsidR="00BA4A5B" w:rsidRPr="00923353">
        <w:rPr>
          <w:rFonts w:ascii="Times New Roman" w:eastAsia="微软雅黑" w:hAnsi="Times New Roman" w:cs="Times New Roman"/>
          <w:sz w:val="24"/>
          <w:szCs w:val="24"/>
        </w:rPr>
        <w:t>is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BA4A5B" w:rsidRPr="00923353">
        <w:rPr>
          <w:rFonts w:ascii="Times New Roman" w:eastAsia="微软雅黑" w:hAnsi="Times New Roman" w:cs="Times New Roman"/>
          <w:sz w:val="24"/>
          <w:szCs w:val="24"/>
        </w:rPr>
        <w:t xml:space="preserve">a minimally invasive technique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that can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allow one to visualize the inside of the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abdominal cavity with a special camera</w:t>
      </w:r>
      <w:bookmarkEnd w:id="43"/>
      <w:bookmarkEnd w:id="44"/>
      <w:r w:rsidR="008569EF" w:rsidRPr="00923353">
        <w:rPr>
          <w:rFonts w:ascii="Times New Roman" w:eastAsia="微软雅黑" w:hAnsi="Times New Roman" w:cs="Times New Roman"/>
          <w:sz w:val="24"/>
          <w:szCs w:val="24"/>
        </w:rPr>
        <w:t xml:space="preserve">, and the application of laparoscopic surgery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was </w:t>
      </w:r>
      <w:r w:rsidR="008569EF" w:rsidRPr="00923353">
        <w:rPr>
          <w:rFonts w:ascii="Times New Roman" w:eastAsia="微软雅黑" w:hAnsi="Times New Roman" w:cs="Times New Roman"/>
          <w:sz w:val="24"/>
          <w:szCs w:val="24"/>
        </w:rPr>
        <w:t xml:space="preserve">a significant revolution in clinical practice </w:t>
      </w:r>
      <w:r w:rsidR="008569EF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/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&lt;EndNote&gt;&lt;Cite&gt;&lt;Author&gt;Agrusa&lt;/Author&gt;&lt;Year&gt;2018&lt;/Year&gt;&lt;RecNum&gt;34&lt;/RecNum&gt;&lt;DisplayText&gt;&lt;style face="superscript"&gt;[9]&lt;/style&gt;&lt;/DisplayText&gt;&lt;record&gt;&lt;rec-number&gt;34&lt;/rec-number&gt;&lt;foreign-keys&gt;&lt;key app="EN" db-id="d0s92sawezpepfetrapvw9wr0d5darxepezd" timestamp="1526350623"&gt;34&lt;/key&gt;&lt;/foreign-keys&gt;&lt;ref-type name="Journal Article"&gt;17&lt;/ref-type&gt;&lt;contributors&gt;&lt;authors&gt;&lt;author&gt;Agrusa, A.&lt;/author&gt;&lt;author&gt;Di Buono, G.&lt;/author&gt;&lt;author&gt;Buscemi, S.&lt;/author&gt;&lt;author&gt;Cucinella, G.&lt;/author&gt;&lt;author&gt;Romano, G.&lt;/author&gt;&lt;author&gt;Gulotta, G.&lt;/author&gt;&lt;/authors&gt;&lt;/contributors&gt;&lt;auth-address&gt;Department of Surgical, Oncological and Stomatological Disciplines, University of Palermo, Palermo, Italy.&amp;#xD;Department of Obstetrics and Gynecology, University of Palermo, Palermo, Italy.&lt;/auth-address&gt;&lt;titles&gt;&lt;title&gt;3D laparoscopic surgery: a prospective clinical trial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17325-17333&lt;/pages&gt;&lt;volume&gt;9&lt;/volume&gt;&lt;number&gt;25&lt;/number&gt;&lt;dates&gt;&lt;year&gt;2018&lt;/year&gt;&lt;pub-dates&gt;&lt;date&gt;Apr 3&lt;/date&gt;&lt;/pub-dates&gt;&lt;/dates&gt;&lt;isbn&gt;1949-2553 (Electronic)&amp;#xD;1949-2553 (Linking)&lt;/isbn&gt;&lt;accession-num&gt;29707111&lt;/accession-num&gt;&lt;urls&gt;&lt;related-urls&gt;&lt;url&gt;http://www.ncbi.nlm.nih.gov/pubmed/29707111&lt;/url&gt;&lt;/related-urls&gt;&lt;/urls&gt;&lt;custom2&gt;5915119&lt;/custom2&gt;&lt;electronic-resource-num&gt;10.18632/oncotarget.24669&lt;/electronic-resource-num&gt;&lt;/record&gt;&lt;/Cite&gt;&lt;/EndNote&gt;</w:instrText>
      </w:r>
      <w:r w:rsidR="008569EF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9]</w:t>
      </w:r>
      <w:r w:rsidR="008569EF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When co</w:t>
      </w:r>
      <w:bookmarkStart w:id="45" w:name="OLE_LINK58"/>
      <w:bookmarkStart w:id="46" w:name="OLE_LINK59"/>
      <w:r w:rsidR="008319E9" w:rsidRPr="00923353">
        <w:rPr>
          <w:rFonts w:ascii="Times New Roman" w:eastAsia="微软雅黑" w:hAnsi="Times New Roman" w:cs="Times New Roman"/>
          <w:sz w:val="24"/>
          <w:szCs w:val="24"/>
        </w:rPr>
        <w:t xml:space="preserve">mpared with traditional open surgery,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8319E9" w:rsidRPr="00923353">
        <w:rPr>
          <w:rFonts w:ascii="Times New Roman" w:eastAsia="微软雅黑" w:hAnsi="Times New Roman" w:cs="Times New Roman"/>
          <w:sz w:val="24"/>
          <w:szCs w:val="24"/>
        </w:rPr>
        <w:t xml:space="preserve">laparoscopic surgery has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8319E9" w:rsidRPr="00923353">
        <w:rPr>
          <w:rFonts w:ascii="Times New Roman" w:eastAsia="微软雅黑" w:hAnsi="Times New Roman" w:cs="Times New Roman"/>
          <w:sz w:val="24"/>
          <w:szCs w:val="24"/>
        </w:rPr>
        <w:t xml:space="preserve">advantages of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8319E9" w:rsidRPr="00923353">
        <w:rPr>
          <w:rFonts w:ascii="Times New Roman" w:eastAsia="微软雅黑" w:hAnsi="Times New Roman" w:cs="Times New Roman"/>
          <w:sz w:val="24"/>
          <w:szCs w:val="24"/>
        </w:rPr>
        <w:t xml:space="preserve">smaller incision, less pain, and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8319E9" w:rsidRPr="00923353">
        <w:rPr>
          <w:rFonts w:ascii="Times New Roman" w:eastAsia="微软雅黑" w:hAnsi="Times New Roman" w:cs="Times New Roman"/>
          <w:sz w:val="24"/>
          <w:szCs w:val="24"/>
        </w:rPr>
        <w:t xml:space="preserve">more rapid recovery. </w:t>
      </w:r>
      <w:bookmarkEnd w:id="45"/>
      <w:bookmarkEnd w:id="46"/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Moreover, l</w:t>
      </w:r>
      <w:r w:rsidR="008569EF" w:rsidRPr="00923353">
        <w:rPr>
          <w:rFonts w:ascii="Times New Roman" w:eastAsia="微软雅黑" w:hAnsi="Times New Roman" w:cs="Times New Roman"/>
          <w:sz w:val="24"/>
          <w:szCs w:val="24"/>
        </w:rPr>
        <w:t xml:space="preserve">aparoscopy has been widely used in </w:t>
      </w:r>
      <w:r w:rsidR="004B37F5" w:rsidRPr="00923353">
        <w:rPr>
          <w:rFonts w:ascii="Times New Roman" w:eastAsia="微软雅黑" w:hAnsi="Times New Roman" w:cs="Times New Roman"/>
          <w:sz w:val="24"/>
          <w:szCs w:val="24"/>
        </w:rPr>
        <w:t>gastrointestinal malignancy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 surgeries</w:t>
      </w:r>
      <w:r w:rsidR="004B37F5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4B37F5" w:rsidRPr="00923353">
        <w:rPr>
          <w:rFonts w:ascii="Times New Roman" w:eastAsia="微软雅黑" w:hAnsi="Times New Roman" w:cs="Times New Roman"/>
          <w:sz w:val="24"/>
          <w:szCs w:val="24"/>
        </w:rPr>
        <w:t>CME</w:t>
      </w:r>
      <w:r w:rsidR="00A80F58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3B40DC" w:rsidRPr="00923353">
        <w:rPr>
          <w:rFonts w:ascii="Times New Roman" w:eastAsia="微软雅黑" w:hAnsi="Times New Roman" w:cs="Times New Roman"/>
          <w:sz w:val="24"/>
          <w:szCs w:val="24"/>
        </w:rPr>
        <w:t xml:space="preserve">can </w:t>
      </w:r>
      <w:r w:rsidR="007A144C" w:rsidRPr="00923353">
        <w:rPr>
          <w:rFonts w:ascii="Times New Roman" w:eastAsia="微软雅黑" w:hAnsi="Times New Roman" w:cs="Times New Roman"/>
          <w:sz w:val="24"/>
          <w:szCs w:val="24"/>
        </w:rPr>
        <w:t xml:space="preserve">also </w:t>
      </w:r>
      <w:r w:rsidR="003B40DC" w:rsidRPr="00923353">
        <w:rPr>
          <w:rFonts w:ascii="Times New Roman" w:eastAsia="微软雅黑" w:hAnsi="Times New Roman" w:cs="Times New Roman"/>
          <w:sz w:val="24"/>
          <w:szCs w:val="24"/>
        </w:rPr>
        <w:t xml:space="preserve">be </w:t>
      </w:r>
      <w:bookmarkStart w:id="47" w:name="OLE_LINK60"/>
      <w:bookmarkStart w:id="48" w:name="OLE_LINK61"/>
      <w:r w:rsidR="006A5C47" w:rsidRPr="00923353">
        <w:rPr>
          <w:rFonts w:ascii="Times New Roman" w:eastAsia="微软雅黑" w:hAnsi="Times New Roman" w:cs="Times New Roman"/>
          <w:sz w:val="24"/>
          <w:szCs w:val="24"/>
        </w:rPr>
        <w:t xml:space="preserve">guided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via a</w:t>
      </w:r>
      <w:r w:rsidR="003B40DC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bookmarkEnd w:id="47"/>
      <w:bookmarkEnd w:id="48"/>
      <w:r w:rsidR="006A5C47" w:rsidRPr="00923353">
        <w:rPr>
          <w:rFonts w:ascii="Times New Roman" w:eastAsia="微软雅黑" w:hAnsi="Times New Roman" w:cs="Times New Roman"/>
          <w:sz w:val="24"/>
          <w:szCs w:val="24"/>
        </w:rPr>
        <w:t>laparoscope</w:t>
      </w:r>
      <w:r w:rsidR="003B40DC" w:rsidRPr="00923353">
        <w:rPr>
          <w:rFonts w:ascii="Times New Roman" w:eastAsia="微软雅黑" w:hAnsi="Times New Roman" w:cs="Times New Roman"/>
          <w:sz w:val="24"/>
          <w:szCs w:val="24"/>
        </w:rPr>
        <w:t xml:space="preserve">,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and this procedure is called a</w:t>
      </w:r>
      <w:r w:rsidR="003B40DC" w:rsidRPr="00923353">
        <w:rPr>
          <w:rFonts w:ascii="Times New Roman" w:eastAsia="微软雅黑" w:hAnsi="Times New Roman" w:cs="Times New Roman"/>
          <w:sz w:val="24"/>
          <w:szCs w:val="24"/>
        </w:rPr>
        <w:t xml:space="preserve"> laparoscopic CME. </w:t>
      </w:r>
      <w:r w:rsidR="001A368F" w:rsidRPr="00923353">
        <w:rPr>
          <w:rFonts w:ascii="Times New Roman" w:eastAsia="微软雅黑" w:hAnsi="Times New Roman" w:cs="Times New Roman"/>
          <w:sz w:val="24"/>
          <w:szCs w:val="24"/>
        </w:rPr>
        <w:t xml:space="preserve">It has been reported that </w:t>
      </w:r>
      <w:bookmarkStart w:id="49" w:name="OLE_LINK100"/>
      <w:bookmarkStart w:id="50" w:name="OLE_LINK101"/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1A368F" w:rsidRPr="00923353">
        <w:rPr>
          <w:rFonts w:ascii="Times New Roman" w:eastAsia="微软雅黑" w:hAnsi="Times New Roman" w:cs="Times New Roman"/>
          <w:sz w:val="24"/>
          <w:szCs w:val="24"/>
        </w:rPr>
        <w:t>laparoscopic CME</w:t>
      </w:r>
      <w:bookmarkEnd w:id="49"/>
      <w:bookmarkEnd w:id="50"/>
      <w:r w:rsidR="001A368F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provides </w:t>
      </w:r>
      <w:r w:rsidR="001A368F" w:rsidRPr="00923353">
        <w:rPr>
          <w:rFonts w:ascii="Times New Roman" w:eastAsia="微软雅黑" w:hAnsi="Times New Roman" w:cs="Times New Roman"/>
          <w:sz w:val="24"/>
          <w:szCs w:val="24"/>
        </w:rPr>
        <w:t>a better prognosis</w:t>
      </w:r>
      <w:r w:rsidR="00BC2C60" w:rsidRPr="00923353">
        <w:rPr>
          <w:rFonts w:ascii="Times New Roman" w:eastAsia="微软雅黑" w:hAnsi="Times New Roman" w:cs="Times New Roman"/>
          <w:sz w:val="24"/>
          <w:szCs w:val="24"/>
        </w:rPr>
        <w:t xml:space="preserve"> for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colon cancer </w:t>
      </w:r>
      <w:r w:rsidR="00BC2C60" w:rsidRPr="00923353">
        <w:rPr>
          <w:rFonts w:ascii="Times New Roman" w:eastAsia="微软雅黑" w:hAnsi="Times New Roman" w:cs="Times New Roman"/>
          <w:sz w:val="24"/>
          <w:szCs w:val="24"/>
        </w:rPr>
        <w:t xml:space="preserve">treatment </w:t>
      </w:r>
      <w:r w:rsidR="004B37F5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XYW5nPC9BdXRob3I+PFllYXI+MjAxNzwvWWVhcj48UmVj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XYW5nPC9BdXRob3I+PFllYXI+MjAxNzwvWWVhcj48UmVj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4B37F5" w:rsidRPr="00923353">
        <w:rPr>
          <w:rFonts w:ascii="Times New Roman" w:eastAsia="微软雅黑" w:hAnsi="Times New Roman" w:cs="Times New Roman"/>
          <w:sz w:val="24"/>
          <w:szCs w:val="24"/>
        </w:rPr>
      </w:r>
      <w:r w:rsidR="004B37F5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10,11]</w:t>
      </w:r>
      <w:r w:rsidR="004B37F5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proofErr w:type="spellStart"/>
      <w:r w:rsidR="00191651" w:rsidRPr="00923353">
        <w:rPr>
          <w:rFonts w:ascii="Times New Roman" w:eastAsia="微软雅黑" w:hAnsi="Times New Roman" w:cs="Times New Roman"/>
          <w:sz w:val="24"/>
          <w:szCs w:val="24"/>
        </w:rPr>
        <w:t>Feng</w:t>
      </w:r>
      <w:proofErr w:type="spellEnd"/>
      <w:r w:rsidR="00191651" w:rsidRPr="00923353">
        <w:rPr>
          <w:rFonts w:ascii="Times New Roman" w:eastAsia="微软雅黑" w:hAnsi="Times New Roman" w:cs="Times New Roman"/>
          <w:sz w:val="24"/>
          <w:szCs w:val="24"/>
        </w:rPr>
        <w:t xml:space="preserve"> et al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191651" w:rsidRPr="00923353">
        <w:rPr>
          <w:rFonts w:ascii="Times New Roman" w:eastAsia="微软雅黑" w:hAnsi="Times New Roman" w:cs="Times New Roman"/>
          <w:sz w:val="24"/>
          <w:szCs w:val="24"/>
        </w:rPr>
        <w:t xml:space="preserve"> first</w:t>
      </w:r>
      <w:r w:rsidR="0095725D" w:rsidRPr="00923353">
        <w:rPr>
          <w:rFonts w:ascii="Times New Roman" w:eastAsia="微软雅黑" w:hAnsi="Times New Roman" w:cs="Times New Roman"/>
          <w:sz w:val="24"/>
          <w:szCs w:val="24"/>
        </w:rPr>
        <w:t xml:space="preserve"> introduced the laparoscopic CME procedure for right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95725D" w:rsidRPr="00923353">
        <w:rPr>
          <w:rFonts w:ascii="Times New Roman" w:eastAsia="微软雅黑" w:hAnsi="Times New Roman" w:cs="Times New Roman"/>
          <w:sz w:val="24"/>
          <w:szCs w:val="24"/>
        </w:rPr>
        <w:t>hemicolon</w:t>
      </w:r>
      <w:proofErr w:type="spellEnd"/>
      <w:r w:rsidR="0095725D" w:rsidRPr="00923353">
        <w:rPr>
          <w:rFonts w:ascii="Times New Roman" w:eastAsia="微软雅黑" w:hAnsi="Times New Roman" w:cs="Times New Roman"/>
          <w:sz w:val="24"/>
          <w:szCs w:val="24"/>
        </w:rPr>
        <w:t xml:space="preserve"> cancer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GZW5nPC9BdXRob3I+PFllYXI+MjAxMjwvWWVhcj48UmVj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GZW5nPC9BdXRob3I+PFllYXI+MjAxMjwvWWVhcj48UmVj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12]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; however,</w:t>
      </w:r>
      <w:r w:rsidR="001A368F" w:rsidRPr="00923353">
        <w:rPr>
          <w:rFonts w:ascii="Times New Roman" w:eastAsia="微软雅黑" w:hAnsi="Times New Roman" w:cs="Times New Roman"/>
          <w:sz w:val="24"/>
          <w:szCs w:val="24"/>
        </w:rPr>
        <w:t xml:space="preserve"> the </w:t>
      </w:r>
      <w:r w:rsidR="004B3B51" w:rsidRPr="00923353">
        <w:rPr>
          <w:rFonts w:ascii="Times New Roman" w:eastAsia="微软雅黑" w:hAnsi="Times New Roman" w:cs="Times New Roman"/>
          <w:sz w:val="24"/>
          <w:szCs w:val="24"/>
        </w:rPr>
        <w:t xml:space="preserve">literature regarding 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>this technology</w:t>
      </w:r>
      <w:r w:rsidR="004B3B51" w:rsidRPr="00923353">
        <w:rPr>
          <w:rFonts w:ascii="Times New Roman" w:eastAsia="微软雅黑" w:hAnsi="Times New Roman" w:cs="Times New Roman"/>
          <w:sz w:val="24"/>
          <w:szCs w:val="24"/>
        </w:rPr>
        <w:t xml:space="preserve"> for 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>the surgical treatment of</w:t>
      </w:r>
      <w:bookmarkStart w:id="51" w:name="OLE_LINK107"/>
      <w:bookmarkStart w:id="52" w:name="OLE_LINK108"/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 xml:space="preserve"> right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4B3B51" w:rsidRPr="00923353">
        <w:rPr>
          <w:rFonts w:ascii="Times New Roman" w:eastAsia="微软雅黑" w:hAnsi="Times New Roman" w:cs="Times New Roman"/>
          <w:sz w:val="24"/>
          <w:szCs w:val="24"/>
        </w:rPr>
        <w:t>hemicolon</w:t>
      </w:r>
      <w:bookmarkEnd w:id="51"/>
      <w:bookmarkEnd w:id="52"/>
      <w:proofErr w:type="spellEnd"/>
      <w:r w:rsidR="004B3B51" w:rsidRPr="00923353">
        <w:rPr>
          <w:rFonts w:ascii="Times New Roman" w:eastAsia="微软雅黑" w:hAnsi="Times New Roman" w:cs="Times New Roman"/>
          <w:sz w:val="24"/>
          <w:szCs w:val="24"/>
        </w:rPr>
        <w:t xml:space="preserve"> cancer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is</w:t>
      </w:r>
      <w:r w:rsidR="004B3B51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205D9A" w:rsidRPr="00923353">
        <w:rPr>
          <w:rFonts w:ascii="Times New Roman" w:eastAsia="微软雅黑" w:hAnsi="Times New Roman" w:cs="Times New Roman"/>
          <w:sz w:val="24"/>
          <w:szCs w:val="24"/>
        </w:rPr>
        <w:t xml:space="preserve">relatively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sparse</w:t>
      </w:r>
      <w:r w:rsidR="004B3B51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205D9A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</w:p>
    <w:p w14:paraId="224E0AFC" w14:textId="0D02A283" w:rsidR="006A050F" w:rsidRPr="00923353" w:rsidRDefault="00836E74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In this study, t</w:t>
      </w:r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>he clini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 xml:space="preserve">cal data of patients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with 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>right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>hemicolon</w:t>
      </w:r>
      <w:proofErr w:type="spellEnd"/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 xml:space="preserve"> cancer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who </w:t>
      </w:r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>underwent laparoscopic CME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was </w:t>
      </w:r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>retrospectively reviewed</w:t>
      </w:r>
      <w:r w:rsidR="00C90F58" w:rsidRPr="00923353">
        <w:rPr>
          <w:rFonts w:ascii="Times New Roman" w:eastAsia="微软雅黑" w:hAnsi="Times New Roman" w:cs="Times New Roman"/>
          <w:sz w:val="24"/>
          <w:szCs w:val="24"/>
        </w:rPr>
        <w:t xml:space="preserve">, and 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>safety and sh</w:t>
      </w:r>
      <w:r w:rsidR="00C90F58" w:rsidRPr="00923353">
        <w:rPr>
          <w:rFonts w:ascii="Times New Roman" w:eastAsia="微软雅黑" w:hAnsi="Times New Roman" w:cs="Times New Roman"/>
          <w:sz w:val="24"/>
          <w:szCs w:val="24"/>
        </w:rPr>
        <w:t xml:space="preserve">ort-term efficacy were evaluated. </w:t>
      </w:r>
    </w:p>
    <w:p w14:paraId="004F0702" w14:textId="77777777" w:rsidR="00503003" w:rsidRPr="00923353" w:rsidRDefault="00503003" w:rsidP="00DA1C56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</w:p>
    <w:p w14:paraId="0AF04E8E" w14:textId="6302436B" w:rsidR="00163DBA" w:rsidRPr="00923353" w:rsidRDefault="00163DBA" w:rsidP="00DA1C56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2</w:t>
      </w:r>
      <w:r w:rsidR="00541B66" w:rsidRPr="00923353">
        <w:rPr>
          <w:rFonts w:ascii="Times New Roman" w:eastAsia="微软雅黑" w:hAnsi="Times New Roman" w:cs="Times New Roman"/>
          <w:b/>
          <w:sz w:val="24"/>
          <w:szCs w:val="24"/>
        </w:rPr>
        <w:t>.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Method</w:t>
      </w:r>
      <w:r w:rsidR="00541B66" w:rsidRPr="00923353">
        <w:rPr>
          <w:rFonts w:ascii="Times New Roman" w:eastAsia="微软雅黑" w:hAnsi="Times New Roman" w:cs="Times New Roman"/>
          <w:b/>
          <w:sz w:val="24"/>
          <w:szCs w:val="24"/>
        </w:rPr>
        <w:t>s</w:t>
      </w:r>
    </w:p>
    <w:p w14:paraId="3E4C3560" w14:textId="49E387AA" w:rsidR="00163DBA" w:rsidRPr="00923353" w:rsidRDefault="00163DBA" w:rsidP="00DA1C56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lastRenderedPageBreak/>
        <w:t xml:space="preserve">2.1 General </w:t>
      </w:r>
      <w:r w:rsidR="00541B66" w:rsidRPr="00923353">
        <w:rPr>
          <w:rFonts w:ascii="Times New Roman" w:eastAsia="微软雅黑" w:hAnsi="Times New Roman" w:cs="Times New Roman"/>
          <w:b/>
          <w:sz w:val="24"/>
          <w:szCs w:val="24"/>
        </w:rPr>
        <w:t>patient i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nformation</w:t>
      </w:r>
    </w:p>
    <w:p w14:paraId="030A8FAC" w14:textId="6C717CF4" w:rsidR="00B24A94" w:rsidRPr="00923353" w:rsidRDefault="00322C75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>total of 88 patients with right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>hemicolon</w:t>
      </w:r>
      <w:proofErr w:type="spellEnd"/>
      <w:r w:rsidR="006A050F" w:rsidRPr="00923353">
        <w:rPr>
          <w:rFonts w:ascii="Times New Roman" w:eastAsia="微软雅黑" w:hAnsi="Times New Roman" w:cs="Times New Roman"/>
          <w:sz w:val="24"/>
          <w:szCs w:val="24"/>
        </w:rPr>
        <w:t xml:space="preserve"> cancer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were 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>enrolled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from January 2012 t</w:t>
      </w:r>
      <w:r w:rsidR="00541B66" w:rsidRPr="00923353">
        <w:rPr>
          <w:rFonts w:ascii="Times New Roman" w:eastAsia="微软雅黑" w:hAnsi="Times New Roman" w:cs="Times New Roman"/>
          <w:sz w:val="24"/>
          <w:szCs w:val="24"/>
        </w:rPr>
        <w:t>hrough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Pr="00D40C41">
        <w:rPr>
          <w:rFonts w:ascii="Times New Roman" w:eastAsia="微软雅黑" w:hAnsi="Times New Roman" w:cs="Times New Roman"/>
          <w:sz w:val="24"/>
          <w:szCs w:val="24"/>
        </w:rPr>
        <w:t>December 201</w:t>
      </w:r>
      <w:r w:rsidR="00BC2C60" w:rsidRPr="00D40C41">
        <w:rPr>
          <w:rFonts w:ascii="Times New Roman" w:eastAsia="微软雅黑" w:hAnsi="Times New Roman" w:cs="Times New Roman"/>
          <w:sz w:val="24"/>
          <w:szCs w:val="24"/>
        </w:rPr>
        <w:t>5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. Forty patients underwent laparoscopic CME</w:t>
      </w:r>
      <w:r w:rsidR="006C0E2B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and 48 patients underwent open CME</w:t>
      </w:r>
      <w:r w:rsidR="006C0E2B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bookmarkStart w:id="53" w:name="OLE_LINK10"/>
      <w:bookmarkStart w:id="54" w:name="OLE_LINK11"/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Those </w:t>
      </w:r>
      <w:r w:rsidR="00EE4B7D" w:rsidRPr="00923353">
        <w:rPr>
          <w:rFonts w:ascii="Times New Roman" w:eastAsia="微软雅黑" w:hAnsi="Times New Roman" w:cs="Times New Roman"/>
          <w:sz w:val="24"/>
          <w:szCs w:val="24"/>
        </w:rPr>
        <w:t xml:space="preserve">cases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with no 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history of chemotherapy and/or radiotherapy </w:t>
      </w:r>
      <w:r w:rsidR="00EE4B7D" w:rsidRPr="00923353">
        <w:rPr>
          <w:rFonts w:ascii="Times New Roman" w:eastAsia="微软雅黑" w:hAnsi="Times New Roman" w:cs="Times New Roman"/>
          <w:sz w:val="24"/>
          <w:szCs w:val="24"/>
        </w:rPr>
        <w:t xml:space="preserve">underwent </w:t>
      </w:r>
      <w:bookmarkEnd w:id="53"/>
      <w:bookmarkEnd w:id="54"/>
      <w:proofErr w:type="spellStart"/>
      <w:r w:rsidR="00EE4B7D" w:rsidRPr="00923353">
        <w:rPr>
          <w:rFonts w:ascii="Times New Roman" w:eastAsia="微软雅黑" w:hAnsi="Times New Roman" w:cs="Times New Roman"/>
          <w:sz w:val="24"/>
          <w:szCs w:val="24"/>
        </w:rPr>
        <w:t>enteroscop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ies</w:t>
      </w:r>
      <w:proofErr w:type="spellEnd"/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EE4B7D" w:rsidRPr="00923353">
        <w:rPr>
          <w:rFonts w:ascii="Times New Roman" w:eastAsia="微软雅黑" w:hAnsi="Times New Roman" w:cs="Times New Roman"/>
          <w:sz w:val="24"/>
          <w:szCs w:val="24"/>
        </w:rPr>
        <w:t xml:space="preserve"> and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they were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 diagnosed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with 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colon cancer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via a 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pathological diagnosis. </w:t>
      </w:r>
      <w:bookmarkStart w:id="55" w:name="OLE_LINK12"/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>Th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os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>e patients with distant metastas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e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bookmarkEnd w:id="55"/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 and </w:t>
      </w:r>
      <w:proofErr w:type="spellStart"/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>unresectable</w:t>
      </w:r>
      <w:proofErr w:type="spellEnd"/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 tumors were excluded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via 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the examination of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chest x-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ray </w:t>
      </w:r>
      <w:proofErr w:type="gramStart"/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>film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proofErr w:type="gramEnd"/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 chest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computed tomography (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>CT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)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 scans</w:t>
      </w:r>
      <w:r w:rsidR="00D546C8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B24A94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546C8" w:rsidRPr="00923353">
        <w:rPr>
          <w:rFonts w:ascii="Times New Roman" w:eastAsia="微软雅黑" w:hAnsi="Times New Roman" w:cs="Times New Roman"/>
          <w:sz w:val="24"/>
          <w:szCs w:val="24"/>
        </w:rPr>
        <w:t xml:space="preserve">abdominal and pelvic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brightness (B) scan ultrasonography</w:t>
      </w:r>
      <w:r w:rsidR="005326D4" w:rsidRPr="00923353">
        <w:rPr>
          <w:rFonts w:ascii="Times New Roman" w:eastAsia="微软雅黑" w:hAnsi="Times New Roman" w:cs="Times New Roman"/>
          <w:sz w:val="24"/>
          <w:szCs w:val="24"/>
        </w:rPr>
        <w:t>, CT scans</w:t>
      </w:r>
      <w:r w:rsidR="00D546C8" w:rsidRPr="00923353">
        <w:rPr>
          <w:rFonts w:ascii="Times New Roman" w:eastAsia="微软雅黑" w:hAnsi="Times New Roman" w:cs="Times New Roman"/>
          <w:sz w:val="24"/>
          <w:szCs w:val="24"/>
        </w:rPr>
        <w:t xml:space="preserve">, </w:t>
      </w:r>
      <w:r w:rsidR="005326D4" w:rsidRPr="00923353">
        <w:rPr>
          <w:rFonts w:ascii="Times New Roman" w:eastAsia="微软雅黑" w:hAnsi="Times New Roman" w:cs="Times New Roman"/>
          <w:sz w:val="24"/>
          <w:szCs w:val="24"/>
        </w:rPr>
        <w:t>and/or</w:t>
      </w:r>
      <w:r w:rsidR="005326D4"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="005326D4" w:rsidRPr="00923353">
        <w:rPr>
          <w:rFonts w:ascii="Times New Roman" w:eastAsia="微软雅黑" w:hAnsi="Times New Roman" w:cs="Times New Roman"/>
          <w:sz w:val="24"/>
          <w:szCs w:val="24"/>
        </w:rPr>
        <w:t xml:space="preserve">magnetic resonance imaging (MRI). The surgery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was chosen</w:t>
      </w:r>
      <w:r w:rsidR="005326D4" w:rsidRPr="00923353">
        <w:rPr>
          <w:rFonts w:ascii="Times New Roman" w:eastAsia="微软雅黑" w:hAnsi="Times New Roman" w:cs="Times New Roman"/>
          <w:sz w:val="24"/>
          <w:szCs w:val="24"/>
        </w:rPr>
        <w:t xml:space="preserve"> after full communication with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the patients and their d</w:t>
      </w:r>
      <w:r w:rsidR="005326D4" w:rsidRPr="00923353">
        <w:rPr>
          <w:rFonts w:ascii="Times New Roman" w:eastAsia="微软雅黑" w:hAnsi="Times New Roman" w:cs="Times New Roman"/>
          <w:sz w:val="24"/>
          <w:szCs w:val="24"/>
        </w:rPr>
        <w:t>ependents.</w:t>
      </w:r>
      <w:r w:rsidR="00FC3B64" w:rsidRPr="00923353">
        <w:rPr>
          <w:rFonts w:ascii="Times New Roman" w:eastAsia="微软雅黑" w:hAnsi="Times New Roman" w:cs="Times New Roman"/>
          <w:sz w:val="24"/>
          <w:szCs w:val="24"/>
        </w:rPr>
        <w:t xml:space="preserve"> The general information of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FC3B64" w:rsidRPr="00923353">
        <w:rPr>
          <w:rFonts w:ascii="Times New Roman" w:eastAsia="微软雅黑" w:hAnsi="Times New Roman" w:cs="Times New Roman"/>
          <w:sz w:val="24"/>
          <w:szCs w:val="24"/>
        </w:rPr>
        <w:t xml:space="preserve">patients in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both </w:t>
      </w:r>
      <w:r w:rsidR="00FC3B64" w:rsidRPr="00923353">
        <w:rPr>
          <w:rFonts w:ascii="Times New Roman" w:eastAsia="微软雅黑" w:hAnsi="Times New Roman" w:cs="Times New Roman"/>
          <w:sz w:val="24"/>
          <w:szCs w:val="24"/>
        </w:rPr>
        <w:t xml:space="preserve">groups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is </w:t>
      </w:r>
      <w:r w:rsidR="00FC3B64" w:rsidRPr="00923353">
        <w:rPr>
          <w:rFonts w:ascii="Times New Roman" w:eastAsia="微软雅黑" w:hAnsi="Times New Roman" w:cs="Times New Roman"/>
          <w:sz w:val="24"/>
          <w:szCs w:val="24"/>
        </w:rPr>
        <w:t>shown in Table 1.</w:t>
      </w:r>
    </w:p>
    <w:p w14:paraId="51AA7381" w14:textId="77777777" w:rsidR="00C83A8B" w:rsidRPr="00BC2C60" w:rsidRDefault="00C83A8B" w:rsidP="00C83A8B">
      <w:pPr>
        <w:spacing w:line="360" w:lineRule="auto"/>
        <w:rPr>
          <w:rFonts w:ascii="Times New Roman" w:eastAsia="微软雅黑" w:hAnsi="Times New Roman" w:cs="Times New Roman"/>
          <w:b/>
          <w:szCs w:val="21"/>
        </w:rPr>
      </w:pPr>
      <w:r w:rsidRPr="00BC2C60">
        <w:rPr>
          <w:rFonts w:ascii="Times New Roman" w:eastAsia="微软雅黑" w:hAnsi="Times New Roman" w:cs="Times New Roman"/>
          <w:b/>
          <w:szCs w:val="21"/>
        </w:rPr>
        <w:t>Table 1 General information of patients</w:t>
      </w:r>
    </w:p>
    <w:tbl>
      <w:tblPr>
        <w:tblStyle w:val="a7"/>
        <w:tblW w:w="0" w:type="auto"/>
        <w:tblBorders>
          <w:top w:val="single" w:sz="12" w:space="0" w:color="000000" w:themeColor="text1"/>
          <w:left w:val="none" w:sz="0" w:space="0" w:color="auto"/>
          <w:bottom w:val="single" w:sz="12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2552"/>
        <w:gridCol w:w="2268"/>
        <w:gridCol w:w="1134"/>
      </w:tblGrid>
      <w:tr w:rsidR="00C83A8B" w:rsidRPr="00BC2C60" w14:paraId="400893B3" w14:textId="77777777" w:rsidTr="00A557D3">
        <w:tc>
          <w:tcPr>
            <w:tcW w:w="2268" w:type="dxa"/>
            <w:tcBorders>
              <w:top w:val="single" w:sz="12" w:space="0" w:color="000000" w:themeColor="text1"/>
              <w:bottom w:val="single" w:sz="4" w:space="0" w:color="000000" w:themeColor="text1"/>
            </w:tcBorders>
          </w:tcPr>
          <w:p w14:paraId="131E043E" w14:textId="77777777" w:rsidR="00C83A8B" w:rsidRPr="00BC2C60" w:rsidRDefault="00C83A8B" w:rsidP="00A557D3">
            <w:pPr>
              <w:ind w:firstLineChars="200" w:firstLine="420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  <w:tc>
          <w:tcPr>
            <w:tcW w:w="2552" w:type="dxa"/>
            <w:tcBorders>
              <w:top w:val="single" w:sz="12" w:space="0" w:color="000000" w:themeColor="text1"/>
              <w:bottom w:val="single" w:sz="4" w:space="0" w:color="000000" w:themeColor="text1"/>
            </w:tcBorders>
          </w:tcPr>
          <w:p w14:paraId="019572FA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Laparoscopic CME</w:t>
            </w:r>
          </w:p>
        </w:tc>
        <w:tc>
          <w:tcPr>
            <w:tcW w:w="2268" w:type="dxa"/>
            <w:tcBorders>
              <w:top w:val="single" w:sz="12" w:space="0" w:color="000000" w:themeColor="text1"/>
              <w:bottom w:val="single" w:sz="4" w:space="0" w:color="000000" w:themeColor="text1"/>
            </w:tcBorders>
          </w:tcPr>
          <w:p w14:paraId="5D6899FD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bookmarkStart w:id="56" w:name="OLE_LINK13"/>
            <w:bookmarkStart w:id="57" w:name="OLE_LINK14"/>
            <w:r w:rsidRPr="00BC2C60">
              <w:rPr>
                <w:rFonts w:ascii="Times New Roman" w:eastAsia="微软雅黑" w:hAnsi="Times New Roman" w:cs="Times New Roman"/>
                <w:szCs w:val="21"/>
              </w:rPr>
              <w:t>Open CME</w:t>
            </w:r>
            <w:bookmarkEnd w:id="56"/>
            <w:bookmarkEnd w:id="57"/>
          </w:p>
        </w:tc>
        <w:tc>
          <w:tcPr>
            <w:tcW w:w="1134" w:type="dxa"/>
            <w:tcBorders>
              <w:top w:val="single" w:sz="12" w:space="0" w:color="000000" w:themeColor="text1"/>
              <w:bottom w:val="single" w:sz="4" w:space="0" w:color="000000" w:themeColor="text1"/>
            </w:tcBorders>
          </w:tcPr>
          <w:p w14:paraId="10E86F75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P value</w:t>
            </w:r>
          </w:p>
        </w:tc>
      </w:tr>
      <w:tr w:rsidR="00C83A8B" w:rsidRPr="00BC2C60" w14:paraId="290D1E7C" w14:textId="77777777" w:rsidTr="00A557D3">
        <w:tc>
          <w:tcPr>
            <w:tcW w:w="2268" w:type="dxa"/>
            <w:tcBorders>
              <w:top w:val="single" w:sz="4" w:space="0" w:color="000000" w:themeColor="text1"/>
            </w:tcBorders>
          </w:tcPr>
          <w:p w14:paraId="24171CB6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Cases</w:t>
            </w:r>
          </w:p>
        </w:tc>
        <w:tc>
          <w:tcPr>
            <w:tcW w:w="2552" w:type="dxa"/>
            <w:tcBorders>
              <w:top w:val="single" w:sz="4" w:space="0" w:color="000000" w:themeColor="text1"/>
            </w:tcBorders>
          </w:tcPr>
          <w:p w14:paraId="25B52E10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40</w:t>
            </w:r>
          </w:p>
        </w:tc>
        <w:tc>
          <w:tcPr>
            <w:tcW w:w="2268" w:type="dxa"/>
            <w:tcBorders>
              <w:top w:val="single" w:sz="4" w:space="0" w:color="000000" w:themeColor="text1"/>
            </w:tcBorders>
          </w:tcPr>
          <w:p w14:paraId="32B4DB47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48</w:t>
            </w:r>
          </w:p>
        </w:tc>
        <w:tc>
          <w:tcPr>
            <w:tcW w:w="1134" w:type="dxa"/>
            <w:tcBorders>
              <w:top w:val="single" w:sz="4" w:space="0" w:color="000000" w:themeColor="text1"/>
            </w:tcBorders>
          </w:tcPr>
          <w:p w14:paraId="5F4D06DC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</w:tr>
      <w:tr w:rsidR="00C83A8B" w:rsidRPr="00BC2C60" w14:paraId="25CF8211" w14:textId="77777777" w:rsidTr="00A557D3">
        <w:tc>
          <w:tcPr>
            <w:tcW w:w="2268" w:type="dxa"/>
          </w:tcPr>
          <w:p w14:paraId="7757387C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Age (years)</w:t>
            </w:r>
          </w:p>
        </w:tc>
        <w:tc>
          <w:tcPr>
            <w:tcW w:w="2552" w:type="dxa"/>
          </w:tcPr>
          <w:p w14:paraId="681EEB26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59.52±12.42</w:t>
            </w:r>
          </w:p>
        </w:tc>
        <w:tc>
          <w:tcPr>
            <w:tcW w:w="2268" w:type="dxa"/>
          </w:tcPr>
          <w:p w14:paraId="0530059F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60.81±11.63</w:t>
            </w:r>
          </w:p>
        </w:tc>
        <w:tc>
          <w:tcPr>
            <w:tcW w:w="1134" w:type="dxa"/>
          </w:tcPr>
          <w:p w14:paraId="1E545F0F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0.61</w:t>
            </w:r>
            <w:r>
              <w:rPr>
                <w:rFonts w:ascii="Times New Roman" w:eastAsia="微软雅黑" w:hAnsi="Times New Roman" w:cs="Times New Roman"/>
                <w:szCs w:val="21"/>
              </w:rPr>
              <w:t>1</w:t>
            </w:r>
          </w:p>
        </w:tc>
      </w:tr>
      <w:tr w:rsidR="00C83A8B" w:rsidRPr="00BC2C60" w14:paraId="5DD28442" w14:textId="77777777" w:rsidTr="00A557D3">
        <w:trPr>
          <w:trHeight w:val="257"/>
        </w:trPr>
        <w:tc>
          <w:tcPr>
            <w:tcW w:w="2268" w:type="dxa"/>
          </w:tcPr>
          <w:p w14:paraId="24BD81D2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Gender</w:t>
            </w:r>
          </w:p>
        </w:tc>
        <w:tc>
          <w:tcPr>
            <w:tcW w:w="2552" w:type="dxa"/>
          </w:tcPr>
          <w:p w14:paraId="152A1F3F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0BFD7215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  <w:tc>
          <w:tcPr>
            <w:tcW w:w="1134" w:type="dxa"/>
            <w:vMerge w:val="restart"/>
          </w:tcPr>
          <w:p w14:paraId="150E39F7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>
              <w:rPr>
                <w:rFonts w:ascii="Times New Roman" w:eastAsia="微软雅黑" w:hAnsi="Times New Roman" w:cs="Times New Roman" w:hint="eastAsia"/>
                <w:szCs w:val="21"/>
              </w:rPr>
              <w:t>0.508</w:t>
            </w:r>
          </w:p>
        </w:tc>
      </w:tr>
      <w:tr w:rsidR="00C83A8B" w:rsidRPr="00BC2C60" w14:paraId="09E0F30B" w14:textId="77777777" w:rsidTr="00A557D3">
        <w:trPr>
          <w:trHeight w:val="257"/>
        </w:trPr>
        <w:tc>
          <w:tcPr>
            <w:tcW w:w="2268" w:type="dxa"/>
          </w:tcPr>
          <w:p w14:paraId="7028B569" w14:textId="77777777" w:rsidR="00C83A8B" w:rsidRPr="00BC2C60" w:rsidRDefault="00C83A8B" w:rsidP="00A557D3">
            <w:pPr>
              <w:ind w:right="420" w:firstLineChars="300" w:firstLine="630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Female</w:t>
            </w:r>
          </w:p>
        </w:tc>
        <w:tc>
          <w:tcPr>
            <w:tcW w:w="2552" w:type="dxa"/>
          </w:tcPr>
          <w:p w14:paraId="64C46A63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18</w:t>
            </w:r>
          </w:p>
        </w:tc>
        <w:tc>
          <w:tcPr>
            <w:tcW w:w="2268" w:type="dxa"/>
          </w:tcPr>
          <w:p w14:paraId="5E3251B9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25</w:t>
            </w:r>
          </w:p>
        </w:tc>
        <w:tc>
          <w:tcPr>
            <w:tcW w:w="1134" w:type="dxa"/>
            <w:vMerge/>
          </w:tcPr>
          <w:p w14:paraId="4B76066A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</w:tr>
      <w:tr w:rsidR="00C83A8B" w:rsidRPr="00BC2C60" w14:paraId="5E82968B" w14:textId="77777777" w:rsidTr="00A557D3">
        <w:trPr>
          <w:trHeight w:val="257"/>
        </w:trPr>
        <w:tc>
          <w:tcPr>
            <w:tcW w:w="2268" w:type="dxa"/>
          </w:tcPr>
          <w:p w14:paraId="15D89B01" w14:textId="77777777" w:rsidR="00C83A8B" w:rsidRPr="00BC2C60" w:rsidRDefault="00C83A8B" w:rsidP="00A557D3">
            <w:pPr>
              <w:ind w:right="420" w:firstLineChars="300" w:firstLine="630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Male</w:t>
            </w:r>
          </w:p>
        </w:tc>
        <w:tc>
          <w:tcPr>
            <w:tcW w:w="2552" w:type="dxa"/>
          </w:tcPr>
          <w:p w14:paraId="31BF3D12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22</w:t>
            </w:r>
          </w:p>
        </w:tc>
        <w:tc>
          <w:tcPr>
            <w:tcW w:w="2268" w:type="dxa"/>
          </w:tcPr>
          <w:p w14:paraId="1096AEDD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23</w:t>
            </w:r>
          </w:p>
        </w:tc>
        <w:tc>
          <w:tcPr>
            <w:tcW w:w="1134" w:type="dxa"/>
            <w:vMerge/>
          </w:tcPr>
          <w:p w14:paraId="7FBF0728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</w:tr>
      <w:tr w:rsidR="00C83A8B" w:rsidRPr="00BC2C60" w14:paraId="6F72500E" w14:textId="77777777" w:rsidTr="00A557D3">
        <w:tc>
          <w:tcPr>
            <w:tcW w:w="2268" w:type="dxa"/>
          </w:tcPr>
          <w:p w14:paraId="52D64CDA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TNM stage</w:t>
            </w:r>
          </w:p>
        </w:tc>
        <w:tc>
          <w:tcPr>
            <w:tcW w:w="2552" w:type="dxa"/>
          </w:tcPr>
          <w:p w14:paraId="024F38CA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  <w:tc>
          <w:tcPr>
            <w:tcW w:w="2268" w:type="dxa"/>
          </w:tcPr>
          <w:p w14:paraId="34425EF2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  <w:tc>
          <w:tcPr>
            <w:tcW w:w="1134" w:type="dxa"/>
            <w:vMerge w:val="restart"/>
          </w:tcPr>
          <w:p w14:paraId="71414148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0.87</w:t>
            </w:r>
            <w:r>
              <w:rPr>
                <w:rFonts w:ascii="Times New Roman" w:eastAsia="微软雅黑" w:hAnsi="Times New Roman" w:cs="Times New Roman"/>
                <w:szCs w:val="21"/>
              </w:rPr>
              <w:t>2</w:t>
            </w:r>
          </w:p>
        </w:tc>
      </w:tr>
      <w:tr w:rsidR="00C83A8B" w:rsidRPr="00BC2C60" w14:paraId="39C63D7A" w14:textId="77777777" w:rsidTr="00A557D3">
        <w:tc>
          <w:tcPr>
            <w:tcW w:w="2268" w:type="dxa"/>
          </w:tcPr>
          <w:p w14:paraId="0F760E51" w14:textId="77777777" w:rsidR="00C83A8B" w:rsidRPr="00BC2C60" w:rsidRDefault="00C83A8B" w:rsidP="00A557D3">
            <w:pPr>
              <w:ind w:right="480" w:firstLineChars="250" w:firstLine="525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hAnsi="Times New Roman" w:cs="Times New Roman"/>
                <w:kern w:val="0"/>
                <w:szCs w:val="21"/>
              </w:rPr>
              <w:t>Ⅰ</w:t>
            </w:r>
          </w:p>
        </w:tc>
        <w:tc>
          <w:tcPr>
            <w:tcW w:w="2552" w:type="dxa"/>
          </w:tcPr>
          <w:p w14:paraId="3F0FFC30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4</w:t>
            </w:r>
          </w:p>
        </w:tc>
        <w:tc>
          <w:tcPr>
            <w:tcW w:w="2268" w:type="dxa"/>
          </w:tcPr>
          <w:p w14:paraId="634A9135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4</w:t>
            </w:r>
          </w:p>
        </w:tc>
        <w:tc>
          <w:tcPr>
            <w:tcW w:w="1134" w:type="dxa"/>
            <w:vMerge/>
          </w:tcPr>
          <w:p w14:paraId="3EB17AF1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</w:tr>
      <w:tr w:rsidR="00C83A8B" w:rsidRPr="00BC2C60" w14:paraId="4647C876" w14:textId="77777777" w:rsidTr="00A557D3">
        <w:tc>
          <w:tcPr>
            <w:tcW w:w="2268" w:type="dxa"/>
          </w:tcPr>
          <w:p w14:paraId="05314791" w14:textId="77777777" w:rsidR="00C83A8B" w:rsidRPr="00BC2C60" w:rsidRDefault="00C83A8B" w:rsidP="00A557D3">
            <w:pPr>
              <w:ind w:right="480" w:firstLineChars="250" w:firstLine="525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hAnsi="Times New Roman" w:cs="Times New Roman"/>
                <w:kern w:val="0"/>
                <w:szCs w:val="21"/>
              </w:rPr>
              <w:t>Ⅱ</w:t>
            </w:r>
          </w:p>
        </w:tc>
        <w:tc>
          <w:tcPr>
            <w:tcW w:w="2552" w:type="dxa"/>
          </w:tcPr>
          <w:p w14:paraId="4E933BC6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/>
                <w:szCs w:val="21"/>
              </w:rPr>
              <w:t>2</w:t>
            </w: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7</w:t>
            </w:r>
          </w:p>
        </w:tc>
        <w:tc>
          <w:tcPr>
            <w:tcW w:w="2268" w:type="dxa"/>
          </w:tcPr>
          <w:p w14:paraId="0168FA51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34</w:t>
            </w:r>
          </w:p>
        </w:tc>
        <w:tc>
          <w:tcPr>
            <w:tcW w:w="1134" w:type="dxa"/>
            <w:vMerge/>
          </w:tcPr>
          <w:p w14:paraId="3357B1AB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</w:tr>
      <w:tr w:rsidR="00C83A8B" w:rsidRPr="00BC2C60" w14:paraId="3834541E" w14:textId="77777777" w:rsidTr="00A557D3">
        <w:tc>
          <w:tcPr>
            <w:tcW w:w="2268" w:type="dxa"/>
          </w:tcPr>
          <w:p w14:paraId="4AE225F4" w14:textId="77777777" w:rsidR="00C83A8B" w:rsidRPr="00BC2C60" w:rsidRDefault="00C83A8B" w:rsidP="00A557D3">
            <w:pPr>
              <w:ind w:right="480" w:firstLineChars="250" w:firstLine="525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hAnsi="Times New Roman" w:cs="Times New Roman"/>
                <w:kern w:val="0"/>
                <w:szCs w:val="21"/>
              </w:rPr>
              <w:t>Ⅲ</w:t>
            </w:r>
          </w:p>
        </w:tc>
        <w:tc>
          <w:tcPr>
            <w:tcW w:w="2552" w:type="dxa"/>
          </w:tcPr>
          <w:p w14:paraId="60D6E405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9</w:t>
            </w:r>
          </w:p>
        </w:tc>
        <w:tc>
          <w:tcPr>
            <w:tcW w:w="2268" w:type="dxa"/>
          </w:tcPr>
          <w:p w14:paraId="2EF6809D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BC2C60">
              <w:rPr>
                <w:rFonts w:ascii="Times New Roman" w:eastAsia="微软雅黑" w:hAnsi="Times New Roman" w:cs="Times New Roman" w:hint="eastAsia"/>
                <w:szCs w:val="21"/>
              </w:rPr>
              <w:t>10</w:t>
            </w:r>
          </w:p>
        </w:tc>
        <w:tc>
          <w:tcPr>
            <w:tcW w:w="1134" w:type="dxa"/>
            <w:vMerge/>
          </w:tcPr>
          <w:p w14:paraId="41B0D6FC" w14:textId="77777777" w:rsidR="00C83A8B" w:rsidRPr="00BC2C60" w:rsidRDefault="00C83A8B" w:rsidP="00A557D3">
            <w:pPr>
              <w:jc w:val="left"/>
              <w:rPr>
                <w:rFonts w:ascii="Times New Roman" w:eastAsia="微软雅黑" w:hAnsi="Times New Roman" w:cs="Times New Roman"/>
                <w:szCs w:val="21"/>
              </w:rPr>
            </w:pPr>
          </w:p>
        </w:tc>
      </w:tr>
    </w:tbl>
    <w:p w14:paraId="4A8BE32E" w14:textId="77777777" w:rsidR="00C83A8B" w:rsidRPr="00BC2C60" w:rsidRDefault="00C83A8B" w:rsidP="00C83A8B">
      <w:pPr>
        <w:spacing w:line="360" w:lineRule="auto"/>
        <w:jc w:val="left"/>
        <w:rPr>
          <w:rFonts w:ascii="Times New Roman" w:eastAsia="微软雅黑" w:hAnsi="Times New Roman" w:cs="Times New Roman"/>
          <w:sz w:val="24"/>
          <w:szCs w:val="24"/>
        </w:rPr>
      </w:pPr>
    </w:p>
    <w:p w14:paraId="3BF41A2D" w14:textId="304DF878" w:rsidR="005326D4" w:rsidRPr="00923353" w:rsidRDefault="00D17A1F" w:rsidP="00D40C41">
      <w:pPr>
        <w:tabs>
          <w:tab w:val="left" w:pos="6300"/>
        </w:tabs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2.2 Surg</w:t>
      </w:r>
      <w:r w:rsidR="004C44A5" w:rsidRPr="00923353">
        <w:rPr>
          <w:rFonts w:ascii="Times New Roman" w:eastAsia="微软雅黑" w:hAnsi="Times New Roman" w:cs="Times New Roman"/>
          <w:b/>
          <w:sz w:val="24"/>
          <w:szCs w:val="24"/>
        </w:rPr>
        <w:t>ical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procedure</w:t>
      </w:r>
      <w:r w:rsidR="00D40C41">
        <w:rPr>
          <w:rFonts w:ascii="Times New Roman" w:eastAsia="微软雅黑" w:hAnsi="Times New Roman" w:cs="Times New Roman"/>
          <w:b/>
          <w:sz w:val="24"/>
          <w:szCs w:val="24"/>
        </w:rPr>
        <w:tab/>
      </w:r>
    </w:p>
    <w:p w14:paraId="45F809FB" w14:textId="0F2D4FE9" w:rsidR="00163DBA" w:rsidRPr="00923353" w:rsidRDefault="00D17A1F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2.2.1 Laparoscopic </w:t>
      </w:r>
      <w:bookmarkStart w:id="58" w:name="OLE_LINK78"/>
      <w:bookmarkStart w:id="59" w:name="OLE_LINK79"/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CME</w:t>
      </w:r>
      <w:bookmarkEnd w:id="58"/>
      <w:bookmarkEnd w:id="59"/>
    </w:p>
    <w:p w14:paraId="0A203C95" w14:textId="02433362" w:rsidR="00D75BFA" w:rsidRPr="00923353" w:rsidRDefault="00A54290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fter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administering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general anesthesia, the patient was placed in the supine position with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their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legs apart. </w:t>
      </w:r>
      <w:r w:rsidR="008A36C1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bookmarkStart w:id="60" w:name="OLE_LINK15"/>
      <w:r w:rsidR="008A36C1" w:rsidRPr="00923353">
        <w:rPr>
          <w:rFonts w:ascii="Times New Roman" w:eastAsia="微软雅黑" w:hAnsi="Times New Roman" w:cs="Times New Roman"/>
          <w:sz w:val="24"/>
          <w:szCs w:val="24"/>
        </w:rPr>
        <w:t>10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-</w:t>
      </w:r>
      <w:r w:rsidR="008A36C1" w:rsidRPr="00923353">
        <w:rPr>
          <w:rFonts w:ascii="Times New Roman" w:eastAsia="微软雅黑" w:hAnsi="Times New Roman" w:cs="Times New Roman"/>
          <w:sz w:val="24"/>
          <w:szCs w:val="24"/>
        </w:rPr>
        <w:t xml:space="preserve">mm trocar was inserted </w:t>
      </w:r>
      <w:bookmarkEnd w:id="60"/>
      <w:r w:rsidR="008A36C1" w:rsidRPr="00923353">
        <w:rPr>
          <w:rFonts w:ascii="Times New Roman" w:eastAsia="微软雅黑" w:hAnsi="Times New Roman" w:cs="Times New Roman"/>
          <w:sz w:val="24"/>
          <w:szCs w:val="24"/>
        </w:rPr>
        <w:t>in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to</w:t>
      </w:r>
      <w:r w:rsidR="008A36C1" w:rsidRPr="00923353">
        <w:rPr>
          <w:rFonts w:ascii="Times New Roman" w:eastAsia="微软雅黑" w:hAnsi="Times New Roman" w:cs="Times New Roman"/>
          <w:sz w:val="24"/>
          <w:szCs w:val="24"/>
        </w:rPr>
        <w:t xml:space="preserve"> the umbilical region </w:t>
      </w:r>
      <w:r w:rsidR="00806CA2" w:rsidRPr="00923353">
        <w:rPr>
          <w:rFonts w:ascii="Times New Roman" w:eastAsia="微软雅黑" w:hAnsi="Times New Roman" w:cs="Times New Roman"/>
          <w:sz w:val="24"/>
          <w:szCs w:val="24"/>
        </w:rPr>
        <w:t xml:space="preserve">for 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806CA2" w:rsidRPr="00923353">
        <w:rPr>
          <w:rFonts w:ascii="Times New Roman" w:eastAsia="微软雅黑" w:hAnsi="Times New Roman" w:cs="Times New Roman"/>
          <w:sz w:val="24"/>
          <w:szCs w:val="24"/>
        </w:rPr>
        <w:t>camera port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 xml:space="preserve">, and a </w:t>
      </w:r>
      <w:r w:rsidR="00806CA2" w:rsidRPr="00923353">
        <w:rPr>
          <w:rFonts w:ascii="Times New Roman" w:eastAsia="微软雅黑" w:hAnsi="Times New Roman" w:cs="Times New Roman"/>
          <w:sz w:val="24"/>
          <w:szCs w:val="24"/>
        </w:rPr>
        <w:t>12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-</w:t>
      </w:r>
      <w:r w:rsidR="00806CA2" w:rsidRPr="00923353">
        <w:rPr>
          <w:rFonts w:ascii="Times New Roman" w:eastAsia="微软雅黑" w:hAnsi="Times New Roman" w:cs="Times New Roman"/>
          <w:sz w:val="24"/>
          <w:szCs w:val="24"/>
        </w:rPr>
        <w:t>mm trocar was inserted in</w:t>
      </w:r>
      <w:r w:rsidR="004C44A5" w:rsidRPr="00923353">
        <w:rPr>
          <w:rFonts w:ascii="Times New Roman" w:eastAsia="微软雅黑" w:hAnsi="Times New Roman" w:cs="Times New Roman"/>
          <w:sz w:val="24"/>
          <w:szCs w:val="24"/>
        </w:rPr>
        <w:t>to</w:t>
      </w:r>
      <w:r w:rsidR="00806CA2" w:rsidRPr="00923353">
        <w:rPr>
          <w:rFonts w:ascii="Times New Roman" w:eastAsia="微软雅黑" w:hAnsi="Times New Roman" w:cs="Times New Roman"/>
          <w:sz w:val="24"/>
          <w:szCs w:val="24"/>
        </w:rPr>
        <w:t xml:space="preserve"> the left </w:t>
      </w:r>
      <w:proofErr w:type="spellStart"/>
      <w:r w:rsidR="00806CA2" w:rsidRPr="00923353">
        <w:rPr>
          <w:rFonts w:ascii="Times New Roman" w:eastAsia="微软雅黑" w:hAnsi="Times New Roman" w:cs="Times New Roman"/>
          <w:sz w:val="24"/>
          <w:szCs w:val="24"/>
        </w:rPr>
        <w:t>midclavicular</w:t>
      </w:r>
      <w:proofErr w:type="spellEnd"/>
      <w:r w:rsidR="00806CA2" w:rsidRPr="00923353">
        <w:rPr>
          <w:rFonts w:ascii="Times New Roman" w:eastAsia="微软雅黑" w:hAnsi="Times New Roman" w:cs="Times New Roman"/>
          <w:sz w:val="24"/>
          <w:szCs w:val="24"/>
        </w:rPr>
        <w:t xml:space="preserve"> line 5 cm bellow the costal margin for the main operating port. </w:t>
      </w:r>
      <w:bookmarkStart w:id="61" w:name="OLE_LINK16"/>
      <w:bookmarkStart w:id="62" w:name="OLE_LINK17"/>
      <w:r w:rsidR="001312A5" w:rsidRPr="00923353">
        <w:rPr>
          <w:rFonts w:ascii="Times New Roman" w:eastAsia="微软雅黑" w:hAnsi="Times New Roman" w:cs="Times New Roman"/>
          <w:sz w:val="24"/>
          <w:szCs w:val="24"/>
        </w:rPr>
        <w:t>The 5</w:t>
      </w:r>
      <w:r w:rsidR="006E7B1C" w:rsidRPr="00923353">
        <w:rPr>
          <w:rFonts w:ascii="Times New Roman" w:eastAsia="微软雅黑" w:hAnsi="Times New Roman" w:cs="Times New Roman"/>
          <w:sz w:val="24"/>
          <w:szCs w:val="24"/>
        </w:rPr>
        <w:t>-</w:t>
      </w:r>
      <w:r w:rsidR="001312A5" w:rsidRPr="00923353">
        <w:rPr>
          <w:rFonts w:ascii="Times New Roman" w:eastAsia="微软雅黑" w:hAnsi="Times New Roman" w:cs="Times New Roman"/>
          <w:sz w:val="24"/>
          <w:szCs w:val="24"/>
        </w:rPr>
        <w:t xml:space="preserve">mm trocars were inserted </w:t>
      </w:r>
      <w:r w:rsidR="006E7B1C" w:rsidRPr="00923353">
        <w:rPr>
          <w:rFonts w:ascii="Times New Roman" w:eastAsia="微软雅黑" w:hAnsi="Times New Roman" w:cs="Times New Roman"/>
          <w:sz w:val="24"/>
          <w:szCs w:val="24"/>
        </w:rPr>
        <w:t xml:space="preserve">into </w:t>
      </w:r>
      <w:r w:rsidR="001312A5" w:rsidRPr="00923353">
        <w:rPr>
          <w:rFonts w:ascii="Times New Roman" w:eastAsia="微软雅黑" w:hAnsi="Times New Roman" w:cs="Times New Roman"/>
          <w:sz w:val="24"/>
          <w:szCs w:val="24"/>
        </w:rPr>
        <w:t>the anterior superior iliac spine</w:t>
      </w:r>
      <w:bookmarkEnd w:id="61"/>
      <w:bookmarkEnd w:id="62"/>
      <w:r w:rsidR="001312A5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6E7B1C" w:rsidRPr="00923353">
        <w:rPr>
          <w:rFonts w:ascii="Times New Roman" w:eastAsia="微软雅黑" w:hAnsi="Times New Roman" w:cs="Times New Roman"/>
          <w:sz w:val="24"/>
          <w:szCs w:val="24"/>
        </w:rPr>
        <w:t xml:space="preserve">on </w:t>
      </w:r>
      <w:r w:rsidR="001312A5" w:rsidRPr="00923353">
        <w:rPr>
          <w:rFonts w:ascii="Times New Roman" w:eastAsia="微软雅黑" w:hAnsi="Times New Roman" w:cs="Times New Roman"/>
          <w:sz w:val="24"/>
          <w:szCs w:val="24"/>
        </w:rPr>
        <w:t xml:space="preserve">both sides and the </w:t>
      </w:r>
      <w:bookmarkStart w:id="63" w:name="OLE_LINK18"/>
      <w:bookmarkStart w:id="64" w:name="OLE_LINK19"/>
      <w:r w:rsidR="001312A5" w:rsidRPr="00923353">
        <w:rPr>
          <w:rFonts w:ascii="Times New Roman" w:eastAsia="微软雅黑" w:hAnsi="Times New Roman" w:cs="Times New Roman"/>
          <w:sz w:val="24"/>
          <w:szCs w:val="24"/>
        </w:rPr>
        <w:t>midpoint of the umbilical cord</w:t>
      </w:r>
      <w:bookmarkEnd w:id="63"/>
      <w:bookmarkEnd w:id="64"/>
      <w:r w:rsidR="006E7B1C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1312A5" w:rsidRPr="00923353">
        <w:rPr>
          <w:rFonts w:ascii="Times New Roman" w:eastAsia="微软雅黑" w:hAnsi="Times New Roman" w:cs="Times New Roman"/>
          <w:sz w:val="24"/>
          <w:szCs w:val="24"/>
        </w:rPr>
        <w:t xml:space="preserve"> as well as the right costal arch </w:t>
      </w:r>
      <w:proofErr w:type="spellStart"/>
      <w:r w:rsidR="001312A5" w:rsidRPr="00923353">
        <w:rPr>
          <w:rFonts w:ascii="Times New Roman" w:eastAsia="微软雅黑" w:hAnsi="Times New Roman" w:cs="Times New Roman"/>
          <w:sz w:val="24"/>
          <w:szCs w:val="24"/>
        </w:rPr>
        <w:t>midclavicular</w:t>
      </w:r>
      <w:proofErr w:type="spellEnd"/>
      <w:r w:rsidR="001312A5" w:rsidRPr="00923353">
        <w:rPr>
          <w:rFonts w:ascii="Times New Roman" w:eastAsia="微软雅黑" w:hAnsi="Times New Roman" w:cs="Times New Roman"/>
          <w:sz w:val="24"/>
          <w:szCs w:val="24"/>
        </w:rPr>
        <w:t xml:space="preserve"> line 5 cm below the costal margin</w:t>
      </w:r>
      <w:r w:rsidR="00074DDF" w:rsidRPr="00923353">
        <w:rPr>
          <w:rFonts w:ascii="Times New Roman" w:eastAsia="微软雅黑" w:hAnsi="Times New Roman" w:cs="Times New Roman"/>
          <w:sz w:val="24"/>
          <w:szCs w:val="24"/>
        </w:rPr>
        <w:t xml:space="preserve"> for the assistant operating port</w:t>
      </w:r>
      <w:r w:rsidR="004354AB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074DDF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proofErr w:type="spellStart"/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>pneumoperitoneum</w:t>
      </w:r>
      <w:proofErr w:type="spellEnd"/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 xml:space="preserve"> pressure was maintained </w:t>
      </w:r>
      <w:r w:rsidR="00D75BFA" w:rsidRPr="00923353">
        <w:rPr>
          <w:rFonts w:ascii="Times New Roman" w:eastAsia="微软雅黑" w:hAnsi="Times New Roman" w:cs="Times New Roman"/>
          <w:sz w:val="24"/>
          <w:szCs w:val="24"/>
        </w:rPr>
        <w:t xml:space="preserve">at </w:t>
      </w:r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 xml:space="preserve">13 to 14 mmHg. </w:t>
      </w:r>
    </w:p>
    <w:p w14:paraId="7DED7236" w14:textId="4DA62057" w:rsidR="00DC1697" w:rsidRPr="00923353" w:rsidRDefault="00D75BFA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  <w:u w:val="single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A r</w:t>
      </w:r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 xml:space="preserve">outine abdominal exploration was performed to confirm the tumor location. After determining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the locations of </w:t>
      </w:r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>the superior mesenteric ve</w:t>
      </w:r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>in</w:t>
      </w:r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 xml:space="preserve"> and </w:t>
      </w:r>
      <w:bookmarkStart w:id="65" w:name="OLE_LINK25"/>
      <w:bookmarkStart w:id="66" w:name="OLE_LINK26"/>
      <w:proofErr w:type="spellStart"/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>ileocolic</w:t>
      </w:r>
      <w:proofErr w:type="spellEnd"/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 xml:space="preserve"> vessel</w:t>
      </w:r>
      <w:bookmarkEnd w:id="65"/>
      <w:bookmarkEnd w:id="66"/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>, the</w:t>
      </w:r>
      <w:bookmarkStart w:id="67" w:name="OLE_LINK23"/>
      <w:bookmarkStart w:id="68" w:name="OLE_LINK24"/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82558B" w:rsidRPr="00923353">
        <w:rPr>
          <w:rFonts w:ascii="Times New Roman" w:eastAsia="微软雅黑" w:hAnsi="Times New Roman" w:cs="Times New Roman"/>
          <w:sz w:val="24"/>
          <w:szCs w:val="24"/>
        </w:rPr>
        <w:t xml:space="preserve">right </w:t>
      </w:r>
      <w:proofErr w:type="spellStart"/>
      <w:r w:rsidR="0082558B" w:rsidRPr="00923353">
        <w:rPr>
          <w:rFonts w:ascii="Times New Roman" w:eastAsia="微软雅黑" w:hAnsi="Times New Roman" w:cs="Times New Roman"/>
          <w:sz w:val="24"/>
          <w:szCs w:val="24"/>
        </w:rPr>
        <w:lastRenderedPageBreak/>
        <w:t>mesocolon</w:t>
      </w:r>
      <w:proofErr w:type="spellEnd"/>
      <w:r w:rsidR="0082558B" w:rsidRPr="00923353">
        <w:rPr>
          <w:rFonts w:ascii="Times New Roman" w:eastAsia="微软雅黑" w:hAnsi="Times New Roman" w:cs="Times New Roman"/>
          <w:sz w:val="24"/>
          <w:szCs w:val="24"/>
        </w:rPr>
        <w:t xml:space="preserve"> was incised up to </w:t>
      </w:r>
      <w:proofErr w:type="spellStart"/>
      <w:r w:rsidR="0082558B" w:rsidRPr="00923353">
        <w:rPr>
          <w:rFonts w:ascii="Times New Roman" w:eastAsia="微软雅黑" w:hAnsi="Times New Roman" w:cs="Times New Roman"/>
          <w:sz w:val="24"/>
          <w:szCs w:val="24"/>
        </w:rPr>
        <w:t>Toldt’s</w:t>
      </w:r>
      <w:proofErr w:type="spellEnd"/>
      <w:r w:rsidR="0082558B" w:rsidRPr="00923353">
        <w:rPr>
          <w:rFonts w:ascii="Times New Roman" w:eastAsia="微软雅黑" w:hAnsi="Times New Roman" w:cs="Times New Roman"/>
          <w:sz w:val="24"/>
          <w:szCs w:val="24"/>
        </w:rPr>
        <w:t xml:space="preserve"> space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, and the duodenum was</w:t>
      </w:r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 xml:space="preserve"> exposed </w:t>
      </w:r>
      <w:r w:rsidR="0082558B" w:rsidRPr="00923353">
        <w:rPr>
          <w:rFonts w:ascii="Times New Roman" w:eastAsia="微软雅黑" w:hAnsi="Times New Roman" w:cs="Times New Roman"/>
          <w:sz w:val="24"/>
          <w:szCs w:val="24"/>
        </w:rPr>
        <w:t xml:space="preserve">using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n </w:t>
      </w:r>
      <w:r w:rsidR="00C81E39" w:rsidRPr="00923353">
        <w:rPr>
          <w:rFonts w:ascii="Times New Roman" w:eastAsia="微软雅黑" w:hAnsi="Times New Roman" w:cs="Times New Roman"/>
          <w:sz w:val="24"/>
          <w:szCs w:val="24"/>
        </w:rPr>
        <w:t>ultrasound knife</w:t>
      </w:r>
      <w:bookmarkEnd w:id="67"/>
      <w:bookmarkEnd w:id="68"/>
      <w:r w:rsidR="0082558B" w:rsidRPr="00923353">
        <w:rPr>
          <w:rFonts w:ascii="Times New Roman" w:eastAsia="微软雅黑" w:hAnsi="Times New Roman" w:cs="Times New Roman"/>
          <w:sz w:val="24"/>
          <w:szCs w:val="24"/>
        </w:rPr>
        <w:t xml:space="preserve"> 2 cm below the </w:t>
      </w:r>
      <w:proofErr w:type="spellStart"/>
      <w:r w:rsidR="0082558B" w:rsidRPr="00923353">
        <w:rPr>
          <w:rFonts w:ascii="Times New Roman" w:eastAsia="微软雅黑" w:hAnsi="Times New Roman" w:cs="Times New Roman"/>
          <w:sz w:val="24"/>
          <w:szCs w:val="24"/>
        </w:rPr>
        <w:t>ileocolic</w:t>
      </w:r>
      <w:proofErr w:type="spellEnd"/>
      <w:r w:rsidR="0082558B" w:rsidRPr="00923353">
        <w:rPr>
          <w:rFonts w:ascii="Times New Roman" w:eastAsia="微软雅黑" w:hAnsi="Times New Roman" w:cs="Times New Roman"/>
          <w:sz w:val="24"/>
          <w:szCs w:val="24"/>
        </w:rPr>
        <w:t xml:space="preserve"> vessel. </w:t>
      </w:r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 xml:space="preserve">An incision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was made </w:t>
      </w:r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>in the posterior peritoneum along the</w:t>
      </w:r>
      <w:bookmarkStart w:id="69" w:name="OLE_LINK29"/>
      <w:bookmarkStart w:id="70" w:name="OLE_LINK30"/>
      <w:r w:rsidR="00DD69CB" w:rsidRPr="00923353">
        <w:rPr>
          <w:rFonts w:ascii="Times New Roman" w:hAnsi="Times New Roman" w:cs="Times New Roman"/>
          <w:sz w:val="24"/>
          <w:szCs w:val="24"/>
        </w:rPr>
        <w:t xml:space="preserve"> </w:t>
      </w:r>
      <w:bookmarkStart w:id="71" w:name="OLE_LINK27"/>
      <w:bookmarkStart w:id="72" w:name="OLE_LINK28"/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>front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 xml:space="preserve">left 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side </w:t>
      </w:r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 xml:space="preserve">of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>superior mesenteric vein</w:t>
      </w:r>
      <w:bookmarkEnd w:id="71"/>
      <w:bookmarkEnd w:id="72"/>
      <w:r w:rsidR="004354AB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 xml:space="preserve"> and the </w:t>
      </w:r>
      <w:proofErr w:type="spellStart"/>
      <w:r w:rsidR="00DE2805" w:rsidRPr="00923353">
        <w:rPr>
          <w:rFonts w:ascii="Times New Roman" w:eastAsia="微软雅黑" w:hAnsi="Times New Roman" w:cs="Times New Roman"/>
          <w:sz w:val="24"/>
          <w:szCs w:val="24"/>
        </w:rPr>
        <w:t>pericolic</w:t>
      </w:r>
      <w:proofErr w:type="spellEnd"/>
      <w:r w:rsidR="00DE2805" w:rsidRPr="00923353">
        <w:rPr>
          <w:rFonts w:ascii="Times New Roman" w:eastAsia="微软雅黑" w:hAnsi="Times New Roman" w:cs="Times New Roman"/>
          <w:sz w:val="24"/>
          <w:szCs w:val="24"/>
        </w:rPr>
        <w:t xml:space="preserve"> mesenteric lymph nodes </w:t>
      </w:r>
      <w:r w:rsidR="00DD69CB" w:rsidRPr="00923353">
        <w:rPr>
          <w:rFonts w:ascii="Times New Roman" w:eastAsia="微软雅黑" w:hAnsi="Times New Roman" w:cs="Times New Roman"/>
          <w:sz w:val="24"/>
          <w:szCs w:val="24"/>
        </w:rPr>
        <w:t xml:space="preserve">and adipose tissue were </w:t>
      </w:r>
      <w:r w:rsidR="00DE2805" w:rsidRPr="00923353">
        <w:rPr>
          <w:rFonts w:ascii="Times New Roman" w:eastAsia="微软雅黑" w:hAnsi="Times New Roman" w:cs="Times New Roman"/>
          <w:sz w:val="24"/>
          <w:szCs w:val="24"/>
        </w:rPr>
        <w:t xml:space="preserve">dissected. The </w:t>
      </w:r>
      <w:proofErr w:type="spellStart"/>
      <w:r w:rsidR="00DE2805" w:rsidRPr="00923353">
        <w:rPr>
          <w:rFonts w:ascii="Times New Roman" w:eastAsia="微软雅黑" w:hAnsi="Times New Roman" w:cs="Times New Roman"/>
          <w:sz w:val="24"/>
          <w:szCs w:val="24"/>
        </w:rPr>
        <w:t>ileocolic</w:t>
      </w:r>
      <w:proofErr w:type="spellEnd"/>
      <w:r w:rsidR="00DE2805" w:rsidRPr="00923353">
        <w:rPr>
          <w:rFonts w:ascii="Times New Roman" w:eastAsia="微软雅黑" w:hAnsi="Times New Roman" w:cs="Times New Roman"/>
          <w:sz w:val="24"/>
          <w:szCs w:val="24"/>
        </w:rPr>
        <w:t xml:space="preserve"> and right colic artery and vein </w:t>
      </w:r>
      <w:r w:rsidR="00C11A75" w:rsidRPr="00923353">
        <w:rPr>
          <w:rFonts w:ascii="Times New Roman" w:eastAsia="微软雅黑" w:hAnsi="Times New Roman" w:cs="Times New Roman"/>
          <w:sz w:val="24"/>
          <w:szCs w:val="24"/>
        </w:rPr>
        <w:t xml:space="preserve">were fully exposed and skeletonized, and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C11A75" w:rsidRPr="00923353">
        <w:rPr>
          <w:rFonts w:ascii="Times New Roman" w:eastAsia="微软雅黑" w:hAnsi="Times New Roman" w:cs="Times New Roman"/>
          <w:sz w:val="24"/>
          <w:szCs w:val="24"/>
        </w:rPr>
        <w:t xml:space="preserve">vessel roots were ligated using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C11A75" w:rsidRPr="00923353">
        <w:rPr>
          <w:rFonts w:ascii="Times New Roman" w:eastAsia="微软雅黑" w:hAnsi="Times New Roman" w:cs="Times New Roman"/>
          <w:sz w:val="24"/>
          <w:szCs w:val="24"/>
        </w:rPr>
        <w:t>Hem-o-loc</w:t>
      </w:r>
      <w:r w:rsidR="0053520B" w:rsidRPr="00923353">
        <w:rPr>
          <w:rFonts w:ascii="Times New Roman" w:eastAsia="微软雅黑" w:hAnsi="Times New Roman" w:cs="Times New Roman"/>
          <w:sz w:val="24"/>
          <w:szCs w:val="24"/>
        </w:rPr>
        <w:t>k</w:t>
      </w:r>
      <w:r w:rsidR="00C11A75" w:rsidRPr="00923353">
        <w:rPr>
          <w:rFonts w:ascii="Times New Roman" w:eastAsia="微软雅黑" w:hAnsi="Times New Roman" w:cs="Times New Roman"/>
          <w:sz w:val="24"/>
          <w:szCs w:val="24"/>
        </w:rPr>
        <w:t xml:space="preserve"> vascular clamp</w:t>
      </w:r>
      <w:r w:rsidR="004740B5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4354AB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>T</w:t>
      </w:r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 xml:space="preserve">he ascending </w:t>
      </w:r>
      <w:proofErr w:type="spellStart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>mesorectum</w:t>
      </w:r>
      <w:proofErr w:type="spellEnd"/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 was raised, and</w:t>
      </w:r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 xml:space="preserve"> the </w:t>
      </w:r>
      <w:bookmarkStart w:id="73" w:name="OLE_LINK32"/>
      <w:bookmarkStart w:id="74" w:name="OLE_LINK33"/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fusion </w:t>
      </w:r>
      <w:proofErr w:type="spellStart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>fascial</w:t>
      </w:r>
      <w:proofErr w:type="spellEnd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 xml:space="preserve"> space</w:t>
      </w:r>
      <w:bookmarkEnd w:id="73"/>
      <w:bookmarkEnd w:id="74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 xml:space="preserve"> between the posterior </w:t>
      </w:r>
      <w:proofErr w:type="spellStart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>mesorectum</w:t>
      </w:r>
      <w:proofErr w:type="spellEnd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 xml:space="preserve"> (</w:t>
      </w:r>
      <w:proofErr w:type="spellStart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>Toldt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>’s</w:t>
      </w:r>
      <w:proofErr w:type="spellEnd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 xml:space="preserve"> fascia) and the </w:t>
      </w:r>
      <w:proofErr w:type="spellStart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>prerenal</w:t>
      </w:r>
      <w:proofErr w:type="spellEnd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 xml:space="preserve"> fascia (</w:t>
      </w:r>
      <w:proofErr w:type="spellStart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>Gerota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>’s</w:t>
      </w:r>
      <w:proofErr w:type="spellEnd"/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 xml:space="preserve"> fascia)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 was entered</w:t>
      </w:r>
      <w:r w:rsidR="007C1B4C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DC1697" w:rsidRPr="00923353">
        <w:rPr>
          <w:rFonts w:ascii="Times New Roman" w:eastAsia="微软雅黑" w:hAnsi="Times New Roman" w:cs="Times New Roman"/>
          <w:sz w:val="24"/>
          <w:szCs w:val="24"/>
        </w:rPr>
        <w:t xml:space="preserve">An incision was made along the fusion </w:t>
      </w:r>
      <w:proofErr w:type="spellStart"/>
      <w:r w:rsidR="00DC1697" w:rsidRPr="00923353">
        <w:rPr>
          <w:rFonts w:ascii="Times New Roman" w:eastAsia="微软雅黑" w:hAnsi="Times New Roman" w:cs="Times New Roman"/>
          <w:sz w:val="24"/>
          <w:szCs w:val="24"/>
        </w:rPr>
        <w:t>fascial</w:t>
      </w:r>
      <w:proofErr w:type="spellEnd"/>
      <w:r w:rsidR="00DC1697" w:rsidRPr="00923353">
        <w:rPr>
          <w:rFonts w:ascii="Times New Roman" w:eastAsia="微软雅黑" w:hAnsi="Times New Roman" w:cs="Times New Roman"/>
          <w:sz w:val="24"/>
          <w:szCs w:val="24"/>
        </w:rPr>
        <w:t xml:space="preserve"> space up to 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DC1697" w:rsidRPr="00923353">
        <w:rPr>
          <w:rFonts w:ascii="Times New Roman" w:eastAsia="微软雅黑" w:hAnsi="Times New Roman" w:cs="Times New Roman"/>
          <w:sz w:val="24"/>
          <w:szCs w:val="24"/>
        </w:rPr>
        <w:t>junction of the ascending colon and the lateral abdominal wall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, being careful not to </w:t>
      </w:r>
      <w:r w:rsidR="00DC1697" w:rsidRPr="00923353">
        <w:rPr>
          <w:rFonts w:ascii="Times New Roman" w:eastAsia="微软雅黑" w:hAnsi="Times New Roman" w:cs="Times New Roman"/>
          <w:sz w:val="24"/>
          <w:szCs w:val="24"/>
        </w:rPr>
        <w:t xml:space="preserve">damage to the </w:t>
      </w:r>
      <w:bookmarkStart w:id="75" w:name="OLE_LINK34"/>
      <w:bookmarkStart w:id="76" w:name="OLE_LINK35"/>
      <w:r w:rsidR="00DC1697" w:rsidRPr="00923353">
        <w:rPr>
          <w:rFonts w:ascii="Times New Roman" w:eastAsia="微软雅黑" w:hAnsi="Times New Roman" w:cs="Times New Roman"/>
          <w:sz w:val="24"/>
          <w:szCs w:val="24"/>
        </w:rPr>
        <w:t>ureters and reproductive blood vessels</w:t>
      </w:r>
      <w:bookmarkEnd w:id="75"/>
      <w:bookmarkEnd w:id="76"/>
      <w:r w:rsidR="00DC1697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 xml:space="preserve">After dissociating upward to expose the head of 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 xml:space="preserve">pancreas and 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>descending and horizontal parts of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 the</w:t>
      </w:r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 xml:space="preserve"> duodenum, the lymph nodes in front of the pancreas and the</w:t>
      </w:r>
      <w:bookmarkStart w:id="77" w:name="OLE_LINK38"/>
      <w:bookmarkStart w:id="78" w:name="OLE_LINK39"/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bookmarkStart w:id="79" w:name="OLE_LINK40"/>
      <w:bookmarkStart w:id="80" w:name="OLE_LINK41"/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 xml:space="preserve">surrounding lymph nodes in 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 xml:space="preserve">right </w:t>
      </w:r>
      <w:proofErr w:type="spellStart"/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>gastroepiploic</w:t>
      </w:r>
      <w:proofErr w:type="spellEnd"/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 xml:space="preserve"> vessels </w:t>
      </w:r>
      <w:bookmarkEnd w:id="79"/>
      <w:bookmarkEnd w:id="80"/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>were re</w:t>
      </w:r>
      <w:bookmarkEnd w:id="77"/>
      <w:bookmarkEnd w:id="78"/>
      <w:r w:rsidR="00E36AEF" w:rsidRPr="00923353">
        <w:rPr>
          <w:rFonts w:ascii="Times New Roman" w:eastAsia="微软雅黑" w:hAnsi="Times New Roman" w:cs="Times New Roman"/>
          <w:sz w:val="24"/>
          <w:szCs w:val="24"/>
        </w:rPr>
        <w:t>moved.</w:t>
      </w:r>
      <w:r w:rsidR="000F1AE9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E06F70" w:rsidRPr="00923353">
        <w:rPr>
          <w:rFonts w:ascii="Times New Roman" w:eastAsia="微软雅黑" w:hAnsi="Times New Roman" w:cs="Times New Roman"/>
          <w:sz w:val="24"/>
          <w:szCs w:val="24"/>
        </w:rPr>
        <w:t>The surgical trunk was exposed at the roots of the mesentery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E06F70" w:rsidRPr="00923353">
        <w:rPr>
          <w:rFonts w:ascii="Times New Roman" w:eastAsia="微软雅黑" w:hAnsi="Times New Roman" w:cs="Times New Roman"/>
          <w:sz w:val="24"/>
          <w:szCs w:val="24"/>
        </w:rPr>
        <w:t xml:space="preserve"> and </w:t>
      </w:r>
      <w:bookmarkStart w:id="81" w:name="OLE_LINK50"/>
      <w:bookmarkStart w:id="82" w:name="OLE_LINK51"/>
      <w:bookmarkStart w:id="83" w:name="OLE_LINK48"/>
      <w:bookmarkStart w:id="84" w:name="OLE_LINK49"/>
      <w:r w:rsidR="00703EAA" w:rsidRPr="00923353">
        <w:rPr>
          <w:rFonts w:ascii="Times New Roman" w:eastAsia="微软雅黑" w:hAnsi="Times New Roman" w:cs="Times New Roman"/>
          <w:sz w:val="24"/>
          <w:szCs w:val="24"/>
        </w:rPr>
        <w:t xml:space="preserve">its </w:t>
      </w:r>
      <w:r w:rsidR="00E06F70" w:rsidRPr="00923353">
        <w:rPr>
          <w:rFonts w:ascii="Times New Roman" w:eastAsia="微软雅黑" w:hAnsi="Times New Roman" w:cs="Times New Roman"/>
          <w:sz w:val="24"/>
          <w:szCs w:val="24"/>
        </w:rPr>
        <w:t>surrounding</w:t>
      </w:r>
      <w:bookmarkEnd w:id="81"/>
      <w:bookmarkEnd w:id="82"/>
      <w:r w:rsidR="00E06F70" w:rsidRPr="00923353">
        <w:rPr>
          <w:rFonts w:ascii="Times New Roman" w:eastAsia="微软雅黑" w:hAnsi="Times New Roman" w:cs="Times New Roman"/>
          <w:sz w:val="24"/>
          <w:szCs w:val="24"/>
        </w:rPr>
        <w:t xml:space="preserve"> lymph nodes and adipose tissue were </w:t>
      </w:r>
      <w:r w:rsidR="00097D70" w:rsidRPr="00923353">
        <w:rPr>
          <w:rFonts w:ascii="Times New Roman" w:eastAsia="微软雅黑" w:hAnsi="Times New Roman" w:cs="Times New Roman"/>
          <w:sz w:val="24"/>
          <w:szCs w:val="24"/>
        </w:rPr>
        <w:t>removed</w:t>
      </w:r>
      <w:r w:rsidR="00E06F70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097D70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703EAA" w:rsidRPr="00923353">
        <w:rPr>
          <w:rFonts w:ascii="Times New Roman" w:eastAsia="微软雅黑" w:hAnsi="Times New Roman" w:cs="Times New Roman"/>
          <w:sz w:val="24"/>
          <w:szCs w:val="24"/>
        </w:rPr>
        <w:t>The right branch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>es</w:t>
      </w:r>
      <w:r w:rsidR="00703EAA" w:rsidRPr="00923353">
        <w:rPr>
          <w:rFonts w:ascii="Times New Roman" w:eastAsia="微软雅黑" w:hAnsi="Times New Roman" w:cs="Times New Roman"/>
          <w:sz w:val="24"/>
          <w:szCs w:val="24"/>
        </w:rPr>
        <w:t xml:space="preserve"> of the blood vessels in the colon 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>were located</w:t>
      </w:r>
      <w:r w:rsidR="00703EAA" w:rsidRPr="00923353">
        <w:rPr>
          <w:rFonts w:ascii="Times New Roman" w:eastAsia="微软雅黑" w:hAnsi="Times New Roman" w:cs="Times New Roman"/>
          <w:sz w:val="24"/>
          <w:szCs w:val="24"/>
        </w:rPr>
        <w:t xml:space="preserve"> and cut. </w:t>
      </w:r>
      <w:r w:rsidR="0006458E" w:rsidRPr="00923353">
        <w:rPr>
          <w:rFonts w:ascii="Times New Roman" w:eastAsia="微软雅黑" w:hAnsi="Times New Roman" w:cs="Times New Roman"/>
          <w:sz w:val="24"/>
          <w:szCs w:val="24"/>
        </w:rPr>
        <w:t xml:space="preserve">If the tumor was </w:t>
      </w:r>
      <w:bookmarkStart w:id="85" w:name="OLE_LINK54"/>
      <w:bookmarkStart w:id="86" w:name="OLE_LINK55"/>
      <w:r w:rsidR="0006458E" w:rsidRPr="00923353">
        <w:rPr>
          <w:rFonts w:ascii="Times New Roman" w:eastAsia="微软雅黑" w:hAnsi="Times New Roman" w:cs="Times New Roman"/>
          <w:sz w:val="24"/>
          <w:szCs w:val="24"/>
        </w:rPr>
        <w:t xml:space="preserve">located next to </w:t>
      </w:r>
      <w:bookmarkEnd w:id="85"/>
      <w:bookmarkEnd w:id="86"/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06458E" w:rsidRPr="00923353">
        <w:rPr>
          <w:rFonts w:ascii="Times New Roman" w:eastAsia="微软雅黑" w:hAnsi="Times New Roman" w:cs="Times New Roman"/>
          <w:sz w:val="24"/>
          <w:szCs w:val="24"/>
        </w:rPr>
        <w:t xml:space="preserve">middle of the transverse colon, </w:t>
      </w:r>
      <w:r w:rsidR="004C5F3D" w:rsidRPr="00923353">
        <w:rPr>
          <w:rFonts w:ascii="Times New Roman" w:eastAsia="微软雅黑" w:hAnsi="Times New Roman" w:cs="Times New Roman"/>
          <w:sz w:val="24"/>
          <w:szCs w:val="24"/>
        </w:rPr>
        <w:t xml:space="preserve">the roots of the blood vessels in the colon were </w:t>
      </w:r>
      <w:r w:rsidR="009B6E79" w:rsidRPr="00923353">
        <w:rPr>
          <w:rFonts w:ascii="Times New Roman" w:eastAsia="微软雅黑" w:hAnsi="Times New Roman" w:cs="Times New Roman"/>
          <w:sz w:val="24"/>
          <w:szCs w:val="24"/>
        </w:rPr>
        <w:t xml:space="preserve">interrupted </w:t>
      </w:r>
      <w:r w:rsidR="00B13AD2" w:rsidRPr="00923353">
        <w:rPr>
          <w:rFonts w:ascii="Times New Roman" w:eastAsia="微软雅黑" w:hAnsi="Times New Roman" w:cs="Times New Roman"/>
          <w:sz w:val="24"/>
          <w:szCs w:val="24"/>
        </w:rPr>
        <w:t xml:space="preserve">using a </w:t>
      </w:r>
      <w:r w:rsidR="009B6E79" w:rsidRPr="00923353">
        <w:rPr>
          <w:rFonts w:ascii="Times New Roman" w:eastAsia="微软雅黑" w:hAnsi="Times New Roman" w:cs="Times New Roman"/>
          <w:sz w:val="24"/>
          <w:szCs w:val="24"/>
        </w:rPr>
        <w:t>clip</w:t>
      </w:r>
      <w:r w:rsidR="004C5F3D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9C5808" w:rsidRPr="00923353">
        <w:rPr>
          <w:rFonts w:ascii="Times New Roman" w:eastAsia="微软雅黑" w:hAnsi="Times New Roman" w:cs="Times New Roman"/>
          <w:sz w:val="24"/>
          <w:szCs w:val="24"/>
        </w:rPr>
        <w:t xml:space="preserve">An ultrasonic blade was </w:t>
      </w:r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 xml:space="preserve">used to cut the right </w:t>
      </w:r>
      <w:proofErr w:type="spellStart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>omentum</w:t>
      </w:r>
      <w:proofErr w:type="spellEnd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>majus</w:t>
      </w:r>
      <w:proofErr w:type="spellEnd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>to</w:t>
      </w:r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 xml:space="preserve"> the right of the gastric retinal vascular arch, 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>continuing on</w:t>
      </w:r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 xml:space="preserve"> to incise 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proofErr w:type="spellStart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>hepatocolic</w:t>
      </w:r>
      <w:proofErr w:type="spellEnd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 xml:space="preserve"> ligament and the right </w:t>
      </w:r>
      <w:proofErr w:type="spellStart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>ligamentum</w:t>
      </w:r>
      <w:proofErr w:type="spellEnd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>phrenicocolicum</w:t>
      </w:r>
      <w:proofErr w:type="spellEnd"/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 xml:space="preserve"> towards the right.</w:t>
      </w:r>
      <w:r w:rsidR="00F01057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>An</w:t>
      </w:r>
      <w:r w:rsidR="008D0D77" w:rsidRPr="00923353">
        <w:rPr>
          <w:rFonts w:ascii="Times New Roman" w:eastAsia="微软雅黑" w:hAnsi="Times New Roman" w:cs="Times New Roman"/>
          <w:sz w:val="24"/>
          <w:szCs w:val="24"/>
        </w:rPr>
        <w:t xml:space="preserve"> incision was then made downward 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 xml:space="preserve">on </w:t>
      </w:r>
      <w:r w:rsidR="00F01057" w:rsidRPr="00923353">
        <w:rPr>
          <w:rFonts w:ascii="Times New Roman" w:eastAsia="微软雅黑" w:hAnsi="Times New Roman" w:cs="Times New Roman"/>
          <w:sz w:val="24"/>
          <w:szCs w:val="24"/>
        </w:rPr>
        <w:t xml:space="preserve">the right side 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 xml:space="preserve">of the </w:t>
      </w:r>
      <w:r w:rsidR="00F01057" w:rsidRPr="00923353">
        <w:rPr>
          <w:rFonts w:ascii="Times New Roman" w:eastAsia="微软雅黑" w:hAnsi="Times New Roman" w:cs="Times New Roman"/>
          <w:sz w:val="24"/>
          <w:szCs w:val="24"/>
        </w:rPr>
        <w:t>peritoneum of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 xml:space="preserve"> the</w:t>
      </w:r>
      <w:r w:rsidR="00F01057" w:rsidRPr="00923353">
        <w:rPr>
          <w:rFonts w:ascii="Times New Roman" w:eastAsia="微软雅黑" w:hAnsi="Times New Roman" w:cs="Times New Roman"/>
          <w:sz w:val="24"/>
          <w:szCs w:val="24"/>
        </w:rPr>
        <w:t xml:space="preserve"> ascending colon along the right </w:t>
      </w:r>
      <w:proofErr w:type="spellStart"/>
      <w:r w:rsidR="00F01057" w:rsidRPr="00923353">
        <w:rPr>
          <w:rFonts w:ascii="Times New Roman" w:eastAsia="微软雅黑" w:hAnsi="Times New Roman" w:cs="Times New Roman"/>
          <w:sz w:val="24"/>
          <w:szCs w:val="24"/>
        </w:rPr>
        <w:t>paracolic</w:t>
      </w:r>
      <w:proofErr w:type="spellEnd"/>
      <w:r w:rsidR="00F01057" w:rsidRPr="00923353">
        <w:rPr>
          <w:rFonts w:ascii="Times New Roman" w:eastAsia="微软雅黑" w:hAnsi="Times New Roman" w:cs="Times New Roman"/>
          <w:sz w:val="24"/>
          <w:szCs w:val="24"/>
        </w:rPr>
        <w:t xml:space="preserve"> sulcus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>. This</w:t>
      </w:r>
      <w:r w:rsidR="00F01057" w:rsidRPr="00923353">
        <w:rPr>
          <w:rFonts w:ascii="Times New Roman" w:eastAsia="微软雅黑" w:hAnsi="Times New Roman" w:cs="Times New Roman"/>
          <w:sz w:val="24"/>
          <w:szCs w:val="24"/>
        </w:rPr>
        <w:t xml:space="preserve"> incision met the medial separating surface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010075" w:rsidRPr="00923353">
        <w:rPr>
          <w:rFonts w:ascii="Times New Roman" w:eastAsia="微软雅黑" w:hAnsi="Times New Roman" w:cs="Times New Roman"/>
          <w:sz w:val="24"/>
          <w:szCs w:val="24"/>
        </w:rPr>
        <w:t xml:space="preserve"> completing the dissociation of 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010075" w:rsidRPr="00923353">
        <w:rPr>
          <w:rFonts w:ascii="Times New Roman" w:eastAsia="微软雅黑" w:hAnsi="Times New Roman" w:cs="Times New Roman"/>
          <w:sz w:val="24"/>
          <w:szCs w:val="24"/>
        </w:rPr>
        <w:t>right colon and its entire mesentery. The specimens</w:t>
      </w:r>
      <w:r w:rsidR="00010075"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="00010075" w:rsidRPr="00923353">
        <w:rPr>
          <w:rFonts w:ascii="Times New Roman" w:eastAsia="微软雅黑" w:hAnsi="Times New Roman" w:cs="Times New Roman"/>
          <w:sz w:val="24"/>
          <w:szCs w:val="24"/>
        </w:rPr>
        <w:t xml:space="preserve">from 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010075" w:rsidRPr="00923353">
        <w:rPr>
          <w:rFonts w:ascii="Times New Roman" w:eastAsia="微软雅黑" w:hAnsi="Times New Roman" w:cs="Times New Roman"/>
          <w:sz w:val="24"/>
          <w:szCs w:val="24"/>
        </w:rPr>
        <w:t>excision underwent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 xml:space="preserve"> an</w:t>
      </w:r>
      <w:r w:rsidR="00010075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010075" w:rsidRPr="00923353">
        <w:rPr>
          <w:rFonts w:ascii="Times New Roman" w:eastAsia="微软雅黑" w:hAnsi="Times New Roman" w:cs="Times New Roman"/>
          <w:sz w:val="24"/>
          <w:szCs w:val="24"/>
        </w:rPr>
        <w:t>ilecolostomy</w:t>
      </w:r>
      <w:proofErr w:type="spellEnd"/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>, the abdominal cavity was r</w:t>
      </w:r>
      <w:bookmarkEnd w:id="83"/>
      <w:bookmarkEnd w:id="84"/>
      <w:r w:rsidR="00010075" w:rsidRPr="00923353">
        <w:rPr>
          <w:rFonts w:ascii="Times New Roman" w:eastAsia="微软雅黑" w:hAnsi="Times New Roman" w:cs="Times New Roman"/>
          <w:sz w:val="24"/>
          <w:szCs w:val="24"/>
        </w:rPr>
        <w:t>insed with distilled water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>, and a drainage tube was placed under t</w:t>
      </w:r>
      <w:r w:rsidR="00010075" w:rsidRPr="00923353">
        <w:rPr>
          <w:rFonts w:ascii="Times New Roman" w:eastAsia="微软雅黑" w:hAnsi="Times New Roman" w:cs="Times New Roman"/>
          <w:sz w:val="24"/>
          <w:szCs w:val="24"/>
        </w:rPr>
        <w:t>he right</w:t>
      </w:r>
      <w:r w:rsidR="00DD29A7" w:rsidRPr="00923353">
        <w:rPr>
          <w:rFonts w:ascii="Times New Roman" w:eastAsia="微软雅黑" w:hAnsi="Times New Roman" w:cs="Times New Roman"/>
          <w:sz w:val="24"/>
          <w:szCs w:val="24"/>
        </w:rPr>
        <w:t xml:space="preserve"> side of the</w:t>
      </w:r>
      <w:r w:rsidR="00010075" w:rsidRPr="00923353">
        <w:rPr>
          <w:rFonts w:ascii="Times New Roman" w:eastAsia="微软雅黑" w:hAnsi="Times New Roman" w:cs="Times New Roman"/>
          <w:sz w:val="24"/>
          <w:szCs w:val="24"/>
        </w:rPr>
        <w:t xml:space="preserve"> liver.</w:t>
      </w:r>
    </w:p>
    <w:bookmarkEnd w:id="69"/>
    <w:bookmarkEnd w:id="70"/>
    <w:p w14:paraId="4967720C" w14:textId="77777777" w:rsidR="00DD29A7" w:rsidRPr="00923353" w:rsidRDefault="00DD29A7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</w:p>
    <w:p w14:paraId="585F4654" w14:textId="6DFA4179" w:rsidR="00D17A1F" w:rsidRPr="00923353" w:rsidRDefault="00BF33FB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2.2.2 Open CME</w:t>
      </w:r>
    </w:p>
    <w:p w14:paraId="07B12616" w14:textId="4996598C" w:rsidR="008A36C1" w:rsidRPr="00923353" w:rsidRDefault="00DD29A7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The c</w:t>
      </w:r>
      <w:r w:rsidR="00720FCA" w:rsidRPr="00923353">
        <w:rPr>
          <w:rFonts w:ascii="Times New Roman" w:eastAsia="微软雅黑" w:hAnsi="Times New Roman" w:cs="Times New Roman"/>
          <w:sz w:val="24"/>
          <w:szCs w:val="24"/>
        </w:rPr>
        <w:t xml:space="preserve">ecum, ascending colon, </w:t>
      </w:r>
      <w:proofErr w:type="spellStart"/>
      <w:r w:rsidR="00720FCA" w:rsidRPr="00923353">
        <w:rPr>
          <w:rFonts w:ascii="Times New Roman" w:eastAsia="微软雅黑" w:hAnsi="Times New Roman" w:cs="Times New Roman"/>
          <w:sz w:val="24"/>
          <w:szCs w:val="24"/>
        </w:rPr>
        <w:t>flexura</w:t>
      </w:r>
      <w:proofErr w:type="spellEnd"/>
      <w:r w:rsidR="00720FCA" w:rsidRPr="00923353">
        <w:rPr>
          <w:rFonts w:ascii="Times New Roman" w:eastAsia="微软雅黑" w:hAnsi="Times New Roman" w:cs="Times New Roman"/>
          <w:sz w:val="24"/>
          <w:szCs w:val="24"/>
        </w:rPr>
        <w:t xml:space="preserve"> hepatica coli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E71014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720FCA" w:rsidRPr="00923353">
        <w:rPr>
          <w:rFonts w:ascii="Times New Roman" w:eastAsia="微软雅黑" w:hAnsi="Times New Roman" w:cs="Times New Roman"/>
          <w:sz w:val="24"/>
          <w:szCs w:val="24"/>
        </w:rPr>
        <w:t xml:space="preserve">right </w:t>
      </w:r>
      <w:r w:rsidR="00E71014" w:rsidRPr="00923353">
        <w:rPr>
          <w:rFonts w:ascii="Times New Roman" w:eastAsia="微软雅黑" w:hAnsi="Times New Roman" w:cs="Times New Roman"/>
          <w:sz w:val="24"/>
          <w:szCs w:val="24"/>
        </w:rPr>
        <w:t>transverse colon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E71014" w:rsidRPr="00923353">
        <w:rPr>
          <w:rFonts w:ascii="Times New Roman" w:eastAsia="微软雅黑" w:hAnsi="Times New Roman" w:cs="Times New Roman"/>
          <w:sz w:val="24"/>
          <w:szCs w:val="24"/>
        </w:rPr>
        <w:t xml:space="preserve"> and </w:t>
      </w:r>
      <w:proofErr w:type="spellStart"/>
      <w:r w:rsidR="00E71014" w:rsidRPr="00923353">
        <w:rPr>
          <w:rFonts w:ascii="Times New Roman" w:eastAsia="微软雅黑" w:hAnsi="Times New Roman" w:cs="Times New Roman"/>
          <w:sz w:val="24"/>
          <w:szCs w:val="24"/>
        </w:rPr>
        <w:t>mesangial</w:t>
      </w:r>
      <w:proofErr w:type="spellEnd"/>
      <w:r w:rsidR="00E71014" w:rsidRPr="00923353">
        <w:rPr>
          <w:rFonts w:ascii="Times New Roman" w:eastAsia="微软雅黑" w:hAnsi="Times New Roman" w:cs="Times New Roman"/>
          <w:sz w:val="24"/>
          <w:szCs w:val="24"/>
        </w:rPr>
        <w:t xml:space="preserve"> vessels and lymph nodes were removed. </w:t>
      </w:r>
      <w:r w:rsidR="00E16816" w:rsidRPr="00C83A8B">
        <w:rPr>
          <w:rFonts w:ascii="Times New Roman" w:eastAsia="微软雅黑" w:hAnsi="Times New Roman" w:cs="Times New Roman"/>
          <w:sz w:val="24"/>
          <w:szCs w:val="24"/>
        </w:rPr>
        <w:t>Five centimeters of the d</w:t>
      </w:r>
      <w:r w:rsidR="000C3A6C" w:rsidRPr="00C83A8B">
        <w:rPr>
          <w:rFonts w:ascii="Times New Roman" w:eastAsia="微软雅黑" w:hAnsi="Times New Roman" w:cs="Times New Roman"/>
          <w:sz w:val="24"/>
          <w:szCs w:val="24"/>
        </w:rPr>
        <w:t>istal ileum</w:t>
      </w:r>
      <w:r w:rsidR="000C3A6C" w:rsidRPr="00C83A8B">
        <w:rPr>
          <w:rFonts w:ascii="Times New Roman" w:eastAsia="微软雅黑" w:hAnsi="Times New Roman" w:cs="Times New Roman"/>
          <w:color w:val="FF0000"/>
          <w:sz w:val="24"/>
          <w:szCs w:val="24"/>
        </w:rPr>
        <w:t xml:space="preserve"> </w:t>
      </w:r>
      <w:r w:rsidR="000C3A6C" w:rsidRPr="00923353">
        <w:rPr>
          <w:rFonts w:ascii="Times New Roman" w:eastAsia="微软雅黑" w:hAnsi="Times New Roman" w:cs="Times New Roman"/>
          <w:sz w:val="24"/>
          <w:szCs w:val="24"/>
        </w:rPr>
        <w:t xml:space="preserve">and </w:t>
      </w:r>
      <w:proofErr w:type="spellStart"/>
      <w:r w:rsidR="000C3A6C" w:rsidRPr="00923353">
        <w:rPr>
          <w:rFonts w:ascii="Times New Roman" w:eastAsia="微软雅黑" w:hAnsi="Times New Roman" w:cs="Times New Roman"/>
          <w:sz w:val="24"/>
          <w:szCs w:val="24"/>
        </w:rPr>
        <w:t>omentum</w:t>
      </w:r>
      <w:proofErr w:type="spellEnd"/>
      <w:r w:rsidR="000C3A6C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0C3A6C" w:rsidRPr="00923353">
        <w:rPr>
          <w:rFonts w:ascii="Times New Roman" w:eastAsia="微软雅黑" w:hAnsi="Times New Roman" w:cs="Times New Roman"/>
          <w:sz w:val="24"/>
          <w:szCs w:val="24"/>
        </w:rPr>
        <w:t>majus</w:t>
      </w:r>
      <w:proofErr w:type="spellEnd"/>
      <w:r w:rsidR="000C3A6C" w:rsidRPr="00923353">
        <w:rPr>
          <w:rFonts w:ascii="Times New Roman" w:eastAsia="微软雅黑" w:hAnsi="Times New Roman" w:cs="Times New Roman"/>
          <w:sz w:val="24"/>
          <w:szCs w:val="24"/>
        </w:rPr>
        <w:t xml:space="preserve"> were also removed. 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t>The surg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ical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t xml:space="preserve"> procedure was consistent with the main points of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t>CME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t xml:space="preserve"> and it was performed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via 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t xml:space="preserve">the sharp incision of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t xml:space="preserve">fascia and high ligation of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t xml:space="preserve">central vessels. The lymph nodes in the roots of 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t>mesenteric vessel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t xml:space="preserve"> were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carefully </w:t>
      </w:r>
      <w:r w:rsidR="00514C08" w:rsidRPr="00923353">
        <w:rPr>
          <w:rFonts w:ascii="Times New Roman" w:eastAsia="微软雅黑" w:hAnsi="Times New Roman" w:cs="Times New Roman"/>
          <w:sz w:val="24"/>
          <w:szCs w:val="24"/>
        </w:rPr>
        <w:lastRenderedPageBreak/>
        <w:t xml:space="preserve">removed. </w:t>
      </w:r>
    </w:p>
    <w:p w14:paraId="17686909" w14:textId="77777777" w:rsidR="00E16816" w:rsidRPr="00923353" w:rsidRDefault="00E16816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</w:p>
    <w:p w14:paraId="19777575" w14:textId="42C7E4F3" w:rsidR="00720FCA" w:rsidRPr="00923353" w:rsidRDefault="00D61F53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2.3 Data collection</w:t>
      </w:r>
    </w:p>
    <w:p w14:paraId="7CBC4A83" w14:textId="5CE5CC4A" w:rsidR="00E16816" w:rsidRPr="00923353" w:rsidRDefault="00CC185F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The data from a</w:t>
      </w:r>
      <w:r w:rsidR="00F46F36" w:rsidRPr="00923353">
        <w:rPr>
          <w:rFonts w:ascii="Times New Roman" w:eastAsia="微软雅黑" w:hAnsi="Times New Roman" w:cs="Times New Roman"/>
          <w:sz w:val="24"/>
          <w:szCs w:val="24"/>
        </w:rPr>
        <w:t xml:space="preserve">ll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F46F36" w:rsidRPr="00923353">
        <w:rPr>
          <w:rFonts w:ascii="Times New Roman" w:eastAsia="微软雅黑" w:hAnsi="Times New Roman" w:cs="Times New Roman"/>
          <w:sz w:val="24"/>
          <w:szCs w:val="24"/>
        </w:rPr>
        <w:t xml:space="preserve">patients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undergoing the </w:t>
      </w:r>
      <w:r w:rsidR="00F46F36" w:rsidRPr="00923353">
        <w:rPr>
          <w:rFonts w:ascii="Times New Roman" w:eastAsia="微软雅黑" w:hAnsi="Times New Roman" w:cs="Times New Roman"/>
          <w:sz w:val="24"/>
          <w:szCs w:val="24"/>
        </w:rPr>
        <w:t>CME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F46F3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w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>as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recorded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 xml:space="preserve"> and compared between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>two groups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including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="00E16816" w:rsidRPr="00923353">
        <w:rPr>
          <w:rFonts w:ascii="Times New Roman" w:hAnsi="Times New Roman" w:cs="Times New Roman"/>
          <w:sz w:val="24"/>
          <w:szCs w:val="24"/>
        </w:rPr>
        <w:t xml:space="preserve">the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operation time,</w:t>
      </w:r>
      <w:bookmarkStart w:id="87" w:name="OLE_LINK72"/>
      <w:bookmarkStart w:id="88" w:name="OLE_LINK73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A1527C" w:rsidRPr="00923353">
        <w:rPr>
          <w:rFonts w:ascii="Times New Roman" w:eastAsia="微软雅黑" w:hAnsi="Times New Roman" w:cs="Times New Roman"/>
          <w:sz w:val="24"/>
          <w:szCs w:val="24"/>
        </w:rPr>
        <w:t>getting out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A1527C" w:rsidRPr="00923353">
        <w:rPr>
          <w:rFonts w:ascii="Times New Roman" w:eastAsia="微软雅黑" w:hAnsi="Times New Roman" w:cs="Times New Roman"/>
          <w:sz w:val="24"/>
          <w:szCs w:val="24"/>
        </w:rPr>
        <w:t>of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A1527C" w:rsidRPr="00923353">
        <w:rPr>
          <w:rFonts w:ascii="Times New Roman" w:eastAsia="微软雅黑" w:hAnsi="Times New Roman" w:cs="Times New Roman"/>
          <w:sz w:val="24"/>
          <w:szCs w:val="24"/>
        </w:rPr>
        <w:t>bed</w:t>
      </w:r>
      <w:bookmarkEnd w:id="87"/>
      <w:bookmarkEnd w:id="88"/>
      <w:r w:rsidR="00A1527C" w:rsidRPr="00923353">
        <w:rPr>
          <w:rFonts w:ascii="Times New Roman" w:eastAsia="微软雅黑" w:hAnsi="Times New Roman" w:cs="Times New Roman"/>
          <w:sz w:val="24"/>
          <w:szCs w:val="24"/>
        </w:rPr>
        <w:t xml:space="preserve"> time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, dissected lymph node number, </w:t>
      </w:r>
      <w:r w:rsidR="00A1527C" w:rsidRPr="00923353">
        <w:rPr>
          <w:rFonts w:ascii="Times New Roman" w:eastAsia="微软雅黑" w:hAnsi="Times New Roman" w:cs="Times New Roman"/>
          <w:sz w:val="24"/>
          <w:szCs w:val="24"/>
        </w:rPr>
        <w:t>time to first flatus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 xml:space="preserve"> and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>postoperative complications.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 Each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 xml:space="preserve"> patient received a follow-up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in order to determine any 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>tumor recurrence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 xml:space="preserve"> or metastas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e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>s.</w:t>
      </w:r>
      <w:bookmarkStart w:id="89" w:name="OLE_LINK70"/>
      <w:bookmarkStart w:id="90" w:name="OLE_LINK71"/>
      <w:r w:rsidR="00044F7F" w:rsidRPr="00923353">
        <w:rPr>
          <w:rFonts w:ascii="Times New Roman" w:eastAsia="微软雅黑" w:hAnsi="Times New Roman" w:cs="Times New Roman"/>
          <w:sz w:val="24"/>
          <w:szCs w:val="24"/>
        </w:rPr>
        <w:t xml:space="preserve"> The duration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 xml:space="preserve"> of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 the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 xml:space="preserve"> follow-up</w:t>
      </w:r>
      <w:r w:rsidR="00044F7F" w:rsidRPr="00923353">
        <w:rPr>
          <w:rFonts w:ascii="Times New Roman" w:eastAsia="微软雅黑" w:hAnsi="Times New Roman" w:cs="Times New Roman"/>
          <w:sz w:val="24"/>
          <w:szCs w:val="24"/>
        </w:rPr>
        <w:t xml:space="preserve"> ranged from</w:t>
      </w:r>
      <w:r w:rsidR="00024EE3" w:rsidRPr="00923353">
        <w:rPr>
          <w:rFonts w:ascii="Times New Roman" w:eastAsia="微软雅黑" w:hAnsi="Times New Roman" w:cs="Times New Roman"/>
          <w:sz w:val="24"/>
          <w:szCs w:val="24"/>
        </w:rPr>
        <w:t xml:space="preserve"> 1 to 46 months.</w:t>
      </w:r>
    </w:p>
    <w:p w14:paraId="6DE59A6D" w14:textId="5E839025" w:rsidR="00CC185F" w:rsidRPr="00923353" w:rsidRDefault="00024EE3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</w:p>
    <w:bookmarkEnd w:id="89"/>
    <w:bookmarkEnd w:id="90"/>
    <w:p w14:paraId="4648E3B8" w14:textId="6F172DCE" w:rsidR="00D61F53" w:rsidRPr="00923353" w:rsidRDefault="00024EE3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2.4 Statistical analysis</w:t>
      </w:r>
    </w:p>
    <w:p w14:paraId="6BB5755C" w14:textId="32BDE06A" w:rsidR="00503003" w:rsidRPr="00923353" w:rsidRDefault="00E16816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The s</w:t>
      </w:r>
      <w:r w:rsidR="00C864D0" w:rsidRPr="00923353">
        <w:rPr>
          <w:rFonts w:ascii="Times New Roman" w:eastAsia="微软雅黑" w:hAnsi="Times New Roman" w:cs="Times New Roman"/>
          <w:sz w:val="24"/>
          <w:szCs w:val="24"/>
        </w:rPr>
        <w:t xml:space="preserve">tatistical analysis was performed using </w:t>
      </w:r>
      <w:r w:rsidR="00503003" w:rsidRPr="00923353">
        <w:rPr>
          <w:rFonts w:ascii="Times New Roman" w:eastAsia="微软雅黑" w:hAnsi="Times New Roman" w:cs="Times New Roman"/>
          <w:sz w:val="24"/>
          <w:szCs w:val="24"/>
        </w:rPr>
        <w:t xml:space="preserve">SASS 12.0 software.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The c</w:t>
      </w:r>
      <w:r w:rsidR="00503003" w:rsidRPr="00923353">
        <w:rPr>
          <w:rFonts w:ascii="Times New Roman" w:eastAsia="微软雅黑" w:hAnsi="Times New Roman" w:cs="Times New Roman"/>
          <w:sz w:val="24"/>
          <w:szCs w:val="24"/>
        </w:rPr>
        <w:t xml:space="preserve">ategorical data were compared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using a </w:t>
      </w:r>
      <w:r w:rsidR="00503003" w:rsidRPr="00923353">
        <w:rPr>
          <w:rFonts w:ascii="Times New Roman" w:hAnsi="Times New Roman" w:cs="Times New Roman"/>
          <w:color w:val="000000"/>
          <w:kern w:val="0"/>
          <w:sz w:val="24"/>
          <w:szCs w:val="24"/>
        </w:rPr>
        <w:t>χ</w:t>
      </w:r>
      <w:r w:rsidR="00503003" w:rsidRPr="00923353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2</w:t>
      </w:r>
      <w:r w:rsidR="00503003" w:rsidRPr="0092335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="00503003" w:rsidRPr="00923353">
        <w:rPr>
          <w:rFonts w:ascii="Times New Roman" w:eastAsia="微软雅黑" w:hAnsi="Times New Roman" w:cs="Times New Roman"/>
          <w:sz w:val="24"/>
          <w:szCs w:val="24"/>
        </w:rPr>
        <w:t xml:space="preserve">test, and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03003" w:rsidRPr="00923353">
        <w:rPr>
          <w:rFonts w:ascii="Times New Roman" w:eastAsia="微软雅黑" w:hAnsi="Times New Roman" w:cs="Times New Roman"/>
          <w:sz w:val="24"/>
          <w:szCs w:val="24"/>
        </w:rPr>
        <w:t xml:space="preserve">measurement data were compared with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n </w:t>
      </w:r>
      <w:r w:rsidR="00503003" w:rsidRPr="00923353">
        <w:rPr>
          <w:rFonts w:ascii="Times New Roman" w:eastAsia="微软雅黑" w:hAnsi="Times New Roman" w:cs="Times New Roman"/>
          <w:sz w:val="24"/>
          <w:szCs w:val="24"/>
        </w:rPr>
        <w:t>independent sample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503003" w:rsidRPr="00923353">
        <w:rPr>
          <w:rFonts w:ascii="Times New Roman" w:eastAsia="微软雅黑" w:hAnsi="Times New Roman" w:cs="Times New Roman"/>
          <w:sz w:val="24"/>
          <w:szCs w:val="24"/>
        </w:rPr>
        <w:t xml:space="preserve"> t test.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503003" w:rsidRPr="00923353">
        <w:rPr>
          <w:rFonts w:ascii="Times New Roman" w:eastAsia="微软雅黑" w:hAnsi="Times New Roman" w:cs="Times New Roman"/>
          <w:sz w:val="24"/>
          <w:szCs w:val="24"/>
        </w:rPr>
        <w:t xml:space="preserve">P value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of </w:t>
      </w:r>
      <w:r w:rsidR="00503003" w:rsidRPr="00923353">
        <w:rPr>
          <w:rFonts w:ascii="Times New Roman" w:eastAsia="微软雅黑" w:hAnsi="Times New Roman" w:cs="Times New Roman"/>
          <w:sz w:val="24"/>
          <w:szCs w:val="24"/>
        </w:rPr>
        <w:t xml:space="preserve">less than 0.05 was considered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to be </w:t>
      </w:r>
      <w:r w:rsidR="00503003" w:rsidRPr="00923353">
        <w:rPr>
          <w:rFonts w:ascii="Times New Roman" w:eastAsia="微软雅黑" w:hAnsi="Times New Roman" w:cs="Times New Roman"/>
          <w:sz w:val="24"/>
          <w:szCs w:val="24"/>
        </w:rPr>
        <w:t>statistically significant.</w:t>
      </w:r>
    </w:p>
    <w:p w14:paraId="344F8D2F" w14:textId="77777777" w:rsidR="00E16816" w:rsidRPr="00923353" w:rsidRDefault="00E16816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</w:p>
    <w:p w14:paraId="6D32A141" w14:textId="6AE80855" w:rsidR="00CC476B" w:rsidRPr="00923353" w:rsidRDefault="00503003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3</w:t>
      </w:r>
      <w:r w:rsidR="00E16816" w:rsidRPr="00923353">
        <w:rPr>
          <w:rFonts w:ascii="Times New Roman" w:eastAsia="微软雅黑" w:hAnsi="Times New Roman" w:cs="Times New Roman"/>
          <w:b/>
          <w:sz w:val="24"/>
          <w:szCs w:val="24"/>
        </w:rPr>
        <w:t>.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Results</w:t>
      </w:r>
    </w:p>
    <w:p w14:paraId="29C6356E" w14:textId="39571D9F" w:rsidR="00503003" w:rsidRPr="00923353" w:rsidRDefault="00FA1978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3.1 Surg</w:t>
      </w:r>
      <w:r w:rsidR="00E16816" w:rsidRPr="00923353">
        <w:rPr>
          <w:rFonts w:ascii="Times New Roman" w:eastAsia="微软雅黑" w:hAnsi="Times New Roman" w:cs="Times New Roman"/>
          <w:b/>
          <w:sz w:val="24"/>
          <w:szCs w:val="24"/>
        </w:rPr>
        <w:t>ical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procedure </w:t>
      </w:r>
    </w:p>
    <w:p w14:paraId="7FAEF86C" w14:textId="3ACE5EA1" w:rsidR="00FA1978" w:rsidRPr="00923353" w:rsidRDefault="00FA1978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The general information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from</w:t>
      </w:r>
      <w:r w:rsidR="00FD692A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Table 1 show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that</w:t>
      </w:r>
      <w:r w:rsidR="00FD692A" w:rsidRPr="00923353">
        <w:rPr>
          <w:rFonts w:ascii="Times New Roman" w:eastAsia="微软雅黑" w:hAnsi="Times New Roman" w:cs="Times New Roman"/>
          <w:sz w:val="24"/>
          <w:szCs w:val="24"/>
        </w:rPr>
        <w:t xml:space="preserve"> there were no statistical differences in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FD692A" w:rsidRPr="00923353">
        <w:rPr>
          <w:rFonts w:ascii="Times New Roman" w:eastAsia="微软雅黑" w:hAnsi="Times New Roman" w:cs="Times New Roman"/>
          <w:sz w:val="24"/>
          <w:szCs w:val="24"/>
        </w:rPr>
        <w:t xml:space="preserve">age, gender,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and Tumor, Node, Metastasis (</w:t>
      </w:r>
      <w:r w:rsidR="00FD692A" w:rsidRPr="00923353">
        <w:rPr>
          <w:rFonts w:ascii="Times New Roman" w:eastAsia="微软雅黑" w:hAnsi="Times New Roman" w:cs="Times New Roman"/>
          <w:sz w:val="24"/>
          <w:szCs w:val="24"/>
        </w:rPr>
        <w:t>TNM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)</w:t>
      </w:r>
      <w:r w:rsidR="00FD692A" w:rsidRPr="00923353">
        <w:rPr>
          <w:rFonts w:ascii="Times New Roman" w:eastAsia="微软雅黑" w:hAnsi="Times New Roman" w:cs="Times New Roman"/>
          <w:sz w:val="24"/>
          <w:szCs w:val="24"/>
        </w:rPr>
        <w:t xml:space="preserve"> stage between</w:t>
      </w:r>
      <w:r w:rsidR="00CE7A07"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="00E16816" w:rsidRPr="00923353">
        <w:rPr>
          <w:rFonts w:ascii="Times New Roman" w:hAnsi="Times New Roman" w:cs="Times New Roman"/>
          <w:sz w:val="24"/>
          <w:szCs w:val="24"/>
        </w:rPr>
        <w:t xml:space="preserve">the </w:t>
      </w:r>
      <w:r w:rsidR="00CE7A07" w:rsidRPr="00923353">
        <w:rPr>
          <w:rFonts w:ascii="Times New Roman" w:eastAsia="微软雅黑" w:hAnsi="Times New Roman" w:cs="Times New Roman"/>
          <w:sz w:val="24"/>
          <w:szCs w:val="24"/>
        </w:rPr>
        <w:t>laparoscopic CME and open CME groups</w:t>
      </w:r>
      <w:r w:rsidR="00B94D90" w:rsidRPr="00923353">
        <w:rPr>
          <w:rFonts w:ascii="Times New Roman" w:eastAsia="微软雅黑" w:hAnsi="Times New Roman" w:cs="Times New Roman"/>
          <w:sz w:val="24"/>
          <w:szCs w:val="24"/>
        </w:rPr>
        <w:t xml:space="preserve"> (P&gt;0.05)</w:t>
      </w:r>
      <w:r w:rsidR="00CE7A07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590477" w:rsidRPr="00923353">
        <w:rPr>
          <w:rFonts w:ascii="Times New Roman" w:eastAsia="微软雅黑" w:hAnsi="Times New Roman" w:cs="Times New Roman"/>
          <w:sz w:val="24"/>
          <w:szCs w:val="24"/>
        </w:rPr>
        <w:t xml:space="preserve">All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of the </w:t>
      </w:r>
      <w:r w:rsidR="00590477" w:rsidRPr="00923353">
        <w:rPr>
          <w:rFonts w:ascii="Times New Roman" w:eastAsia="微软雅黑" w:hAnsi="Times New Roman" w:cs="Times New Roman"/>
          <w:sz w:val="24"/>
          <w:szCs w:val="24"/>
        </w:rPr>
        <w:t xml:space="preserve">laparoscopic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and</w:t>
      </w:r>
      <w:r w:rsidR="00590477" w:rsidRPr="00923353">
        <w:rPr>
          <w:rFonts w:ascii="Times New Roman" w:eastAsia="微软雅黑" w:hAnsi="Times New Roman" w:cs="Times New Roman"/>
          <w:sz w:val="24"/>
          <w:szCs w:val="24"/>
        </w:rPr>
        <w:t xml:space="preserve"> open CME operation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590477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C6012" w:rsidRPr="00923353">
        <w:rPr>
          <w:rFonts w:ascii="Times New Roman" w:eastAsia="微软雅黑" w:hAnsi="Times New Roman" w:cs="Times New Roman"/>
          <w:sz w:val="24"/>
          <w:szCs w:val="24"/>
        </w:rPr>
        <w:t xml:space="preserve">were 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finished </w:t>
      </w:r>
      <w:proofErr w:type="gramStart"/>
      <w:r w:rsidR="00DC6012" w:rsidRPr="00923353">
        <w:rPr>
          <w:rFonts w:ascii="Times New Roman" w:eastAsia="微软雅黑" w:hAnsi="Times New Roman" w:cs="Times New Roman"/>
          <w:sz w:val="24"/>
          <w:szCs w:val="24"/>
        </w:rPr>
        <w:t>smoothly</w:t>
      </w:r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proofErr w:type="gramEnd"/>
      <w:r w:rsidR="00E16816" w:rsidRPr="00923353">
        <w:rPr>
          <w:rFonts w:ascii="Times New Roman" w:eastAsia="微软雅黑" w:hAnsi="Times New Roman" w:cs="Times New Roman"/>
          <w:sz w:val="24"/>
          <w:szCs w:val="24"/>
        </w:rPr>
        <w:t xml:space="preserve"> and n</w:t>
      </w:r>
      <w:r w:rsidR="00397D2C" w:rsidRPr="00923353">
        <w:rPr>
          <w:rFonts w:ascii="Times New Roman" w:eastAsia="微软雅黑" w:hAnsi="Times New Roman" w:cs="Times New Roman"/>
          <w:sz w:val="24"/>
          <w:szCs w:val="24"/>
        </w:rPr>
        <w:t xml:space="preserve">o surgery-related or perioperative deaths occurred in </w:t>
      </w:r>
      <w:r w:rsidR="00E41FEE" w:rsidRPr="00923353">
        <w:rPr>
          <w:rFonts w:ascii="Times New Roman" w:eastAsia="微软雅黑" w:hAnsi="Times New Roman" w:cs="Times New Roman"/>
          <w:sz w:val="24"/>
          <w:szCs w:val="24"/>
        </w:rPr>
        <w:t xml:space="preserve">any of the </w:t>
      </w:r>
      <w:r w:rsidR="00397D2C" w:rsidRPr="00923353">
        <w:rPr>
          <w:rFonts w:ascii="Times New Roman" w:eastAsia="微软雅黑" w:hAnsi="Times New Roman" w:cs="Times New Roman"/>
          <w:sz w:val="24"/>
          <w:szCs w:val="24"/>
        </w:rPr>
        <w:t xml:space="preserve">cases. </w:t>
      </w:r>
      <w:r w:rsidR="00F83421" w:rsidRPr="00923353">
        <w:rPr>
          <w:rFonts w:ascii="Times New Roman" w:eastAsia="微软雅黑" w:hAnsi="Times New Roman" w:cs="Times New Roman"/>
          <w:sz w:val="24"/>
          <w:szCs w:val="24"/>
        </w:rPr>
        <w:t>As shown in Table 2, t</w:t>
      </w:r>
      <w:r w:rsidR="00CC476B" w:rsidRPr="00923353">
        <w:rPr>
          <w:rFonts w:ascii="Times New Roman" w:eastAsia="微软雅黑" w:hAnsi="Times New Roman" w:cs="Times New Roman"/>
          <w:sz w:val="24"/>
          <w:szCs w:val="24"/>
        </w:rPr>
        <w:t xml:space="preserve">he </w:t>
      </w:r>
      <w:r w:rsidR="00CC476B" w:rsidRPr="00923353">
        <w:rPr>
          <w:rFonts w:ascii="Times New Roman" w:eastAsia="微软雅黑" w:hAnsi="Times New Roman" w:cs="Times New Roman"/>
          <w:kern w:val="0"/>
          <w:sz w:val="24"/>
          <w:szCs w:val="24"/>
        </w:rPr>
        <w:t xml:space="preserve">operation time in </w:t>
      </w:r>
      <w:r w:rsidR="002C401A" w:rsidRPr="00923353">
        <w:rPr>
          <w:rFonts w:ascii="Times New Roman" w:eastAsia="微软雅黑" w:hAnsi="Times New Roman" w:cs="Times New Roman"/>
          <w:kern w:val="0"/>
          <w:sz w:val="24"/>
          <w:szCs w:val="24"/>
        </w:rPr>
        <w:t xml:space="preserve">the </w:t>
      </w:r>
      <w:r w:rsidR="00CC476B" w:rsidRPr="00923353">
        <w:rPr>
          <w:rFonts w:ascii="Times New Roman" w:eastAsia="微软雅黑" w:hAnsi="Times New Roman" w:cs="Times New Roman"/>
          <w:sz w:val="24"/>
          <w:szCs w:val="24"/>
        </w:rPr>
        <w:t>open CME group was</w:t>
      </w:r>
      <w:r w:rsidR="00397D2C" w:rsidRPr="00923353">
        <w:rPr>
          <w:rFonts w:ascii="Times New Roman" w:eastAsia="微软雅黑" w:hAnsi="Times New Roman" w:cs="Times New Roman"/>
          <w:sz w:val="24"/>
          <w:szCs w:val="24"/>
        </w:rPr>
        <w:t xml:space="preserve"> statistically</w:t>
      </w:r>
      <w:r w:rsidR="00CC476B" w:rsidRPr="00923353">
        <w:rPr>
          <w:rFonts w:ascii="Times New Roman" w:eastAsia="微软雅黑" w:hAnsi="Times New Roman" w:cs="Times New Roman"/>
          <w:sz w:val="24"/>
          <w:szCs w:val="24"/>
        </w:rPr>
        <w:t xml:space="preserve"> shorter than that in </w:t>
      </w:r>
      <w:r w:rsidR="002C401A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CC476B" w:rsidRPr="00923353">
        <w:rPr>
          <w:rFonts w:ascii="Times New Roman" w:eastAsia="微软雅黑" w:hAnsi="Times New Roman" w:cs="Times New Roman"/>
          <w:sz w:val="24"/>
          <w:szCs w:val="24"/>
        </w:rPr>
        <w:t>laparoscopic CME group (3.02±0.55 vs</w:t>
      </w:r>
      <w:r w:rsidR="002C401A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CC476B" w:rsidRPr="00923353">
        <w:rPr>
          <w:rFonts w:ascii="Times New Roman" w:eastAsia="微软雅黑" w:hAnsi="Times New Roman" w:cs="Times New Roman"/>
          <w:sz w:val="24"/>
          <w:szCs w:val="24"/>
        </w:rPr>
        <w:t xml:space="preserve"> 2.58±0.50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 hours</w:t>
      </w:r>
      <w:r w:rsidR="00CC476B" w:rsidRPr="00923353">
        <w:rPr>
          <w:rFonts w:ascii="Times New Roman" w:eastAsia="微软雅黑" w:hAnsi="Times New Roman" w:cs="Times New Roman"/>
          <w:sz w:val="24"/>
          <w:szCs w:val="24"/>
        </w:rPr>
        <w:t>, P=0.004)</w:t>
      </w:r>
      <w:r w:rsidR="00397D2C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2C401A" w:rsidRPr="00923353">
        <w:rPr>
          <w:rFonts w:ascii="Times New Roman" w:eastAsia="微软雅黑" w:hAnsi="Times New Roman" w:cs="Times New Roman"/>
          <w:sz w:val="24"/>
          <w:szCs w:val="24"/>
        </w:rPr>
        <w:t>The p</w:t>
      </w:r>
      <w:r w:rsidR="00397D2C" w:rsidRPr="00923353">
        <w:rPr>
          <w:rFonts w:ascii="Times New Roman" w:eastAsia="微软雅黑" w:hAnsi="Times New Roman" w:cs="Times New Roman"/>
          <w:sz w:val="24"/>
          <w:szCs w:val="24"/>
        </w:rPr>
        <w:t xml:space="preserve">athology reports showed no statistical difference in </w:t>
      </w:r>
      <w:r w:rsidR="002C401A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F60F38" w:rsidRPr="00923353">
        <w:rPr>
          <w:rFonts w:ascii="Times New Roman" w:eastAsia="微软雅黑" w:hAnsi="Times New Roman" w:cs="Times New Roman"/>
          <w:sz w:val="24"/>
          <w:szCs w:val="24"/>
        </w:rPr>
        <w:t>harvested</w:t>
      </w:r>
      <w:r w:rsidR="00397D2C" w:rsidRPr="00923353">
        <w:rPr>
          <w:rFonts w:ascii="Times New Roman" w:eastAsia="微软雅黑" w:hAnsi="Times New Roman" w:cs="Times New Roman"/>
          <w:sz w:val="24"/>
          <w:szCs w:val="24"/>
        </w:rPr>
        <w:t xml:space="preserve"> lymph node number between </w:t>
      </w:r>
      <w:r w:rsidR="002C401A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397D2C" w:rsidRPr="00923353">
        <w:rPr>
          <w:rFonts w:ascii="Times New Roman" w:eastAsia="微软雅黑" w:hAnsi="Times New Roman" w:cs="Times New Roman"/>
          <w:sz w:val="24"/>
          <w:szCs w:val="24"/>
        </w:rPr>
        <w:t>two groups (16.60±3.20 vs</w:t>
      </w:r>
      <w:r w:rsidR="002C401A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397D2C" w:rsidRPr="00923353">
        <w:rPr>
          <w:rFonts w:ascii="Times New Roman" w:eastAsia="微软雅黑" w:hAnsi="Times New Roman" w:cs="Times New Roman"/>
          <w:sz w:val="24"/>
          <w:szCs w:val="24"/>
        </w:rPr>
        <w:t xml:space="preserve"> 15.33±3.10, respectively, P=0.060).</w:t>
      </w:r>
    </w:p>
    <w:p w14:paraId="296A548F" w14:textId="77777777" w:rsidR="00C83A8B" w:rsidRPr="009A7A3C" w:rsidRDefault="00C83A8B" w:rsidP="00C83A8B">
      <w:pPr>
        <w:spacing w:line="360" w:lineRule="auto"/>
        <w:rPr>
          <w:rFonts w:ascii="Times New Roman" w:eastAsia="微软雅黑" w:hAnsi="Times New Roman" w:cs="Times New Roman"/>
          <w:szCs w:val="21"/>
        </w:rPr>
      </w:pPr>
      <w:r w:rsidRPr="009A7A3C">
        <w:rPr>
          <w:rFonts w:ascii="Times New Roman" w:eastAsia="微软雅黑" w:hAnsi="Times New Roman" w:cs="Times New Roman"/>
          <w:b/>
          <w:szCs w:val="21"/>
        </w:rPr>
        <w:t>Table 2 Postoperative recovery</w:t>
      </w:r>
    </w:p>
    <w:tbl>
      <w:tblPr>
        <w:tblStyle w:val="a7"/>
        <w:tblW w:w="0" w:type="auto"/>
        <w:tblBorders>
          <w:top w:val="single" w:sz="12" w:space="0" w:color="000000" w:themeColor="text1"/>
          <w:left w:val="none" w:sz="0" w:space="0" w:color="auto"/>
          <w:bottom w:val="single" w:sz="12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2126"/>
        <w:gridCol w:w="2126"/>
        <w:gridCol w:w="846"/>
      </w:tblGrid>
      <w:tr w:rsidR="00C83A8B" w:rsidRPr="009A7A3C" w14:paraId="6A898A61" w14:textId="77777777" w:rsidTr="00A557D3">
        <w:tc>
          <w:tcPr>
            <w:tcW w:w="3119" w:type="dxa"/>
            <w:tcBorders>
              <w:top w:val="single" w:sz="12" w:space="0" w:color="000000" w:themeColor="text1"/>
              <w:bottom w:val="single" w:sz="4" w:space="0" w:color="000000" w:themeColor="text1"/>
            </w:tcBorders>
          </w:tcPr>
          <w:p w14:paraId="6F3ABC20" w14:textId="77777777" w:rsidR="00C83A8B" w:rsidRPr="009A7A3C" w:rsidRDefault="00C83A8B" w:rsidP="00A557D3">
            <w:pPr>
              <w:spacing w:line="360" w:lineRule="auto"/>
              <w:rPr>
                <w:rFonts w:ascii="Times New Roman" w:eastAsia="微软雅黑" w:hAnsi="Times New Roman" w:cs="Times New Roman"/>
                <w:szCs w:val="21"/>
              </w:rPr>
            </w:pPr>
          </w:p>
        </w:tc>
        <w:tc>
          <w:tcPr>
            <w:tcW w:w="2126" w:type="dxa"/>
            <w:tcBorders>
              <w:top w:val="single" w:sz="12" w:space="0" w:color="000000" w:themeColor="text1"/>
              <w:bottom w:val="single" w:sz="4" w:space="0" w:color="000000" w:themeColor="text1"/>
            </w:tcBorders>
          </w:tcPr>
          <w:p w14:paraId="3B501116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Laparoscopic CME</w:t>
            </w:r>
          </w:p>
        </w:tc>
        <w:tc>
          <w:tcPr>
            <w:tcW w:w="2126" w:type="dxa"/>
            <w:tcBorders>
              <w:top w:val="single" w:sz="12" w:space="0" w:color="000000" w:themeColor="text1"/>
              <w:bottom w:val="single" w:sz="4" w:space="0" w:color="000000" w:themeColor="text1"/>
            </w:tcBorders>
          </w:tcPr>
          <w:p w14:paraId="09AC3D68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Open CME</w:t>
            </w:r>
          </w:p>
        </w:tc>
        <w:tc>
          <w:tcPr>
            <w:tcW w:w="846" w:type="dxa"/>
            <w:tcBorders>
              <w:top w:val="single" w:sz="12" w:space="0" w:color="000000" w:themeColor="text1"/>
              <w:bottom w:val="single" w:sz="4" w:space="0" w:color="000000" w:themeColor="text1"/>
            </w:tcBorders>
          </w:tcPr>
          <w:p w14:paraId="2FBC6C0A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 w:hint="eastAsia"/>
                <w:szCs w:val="21"/>
              </w:rPr>
              <w:t>P value</w:t>
            </w:r>
          </w:p>
        </w:tc>
      </w:tr>
      <w:tr w:rsidR="00C83A8B" w:rsidRPr="009A7A3C" w14:paraId="7E9F83DE" w14:textId="77777777" w:rsidTr="00A557D3">
        <w:tc>
          <w:tcPr>
            <w:tcW w:w="3119" w:type="dxa"/>
            <w:tcBorders>
              <w:top w:val="single" w:sz="4" w:space="0" w:color="000000" w:themeColor="text1"/>
            </w:tcBorders>
          </w:tcPr>
          <w:p w14:paraId="398EA7C5" w14:textId="77777777" w:rsidR="00C83A8B" w:rsidRPr="009A7A3C" w:rsidRDefault="00C83A8B" w:rsidP="00A557D3">
            <w:pPr>
              <w:spacing w:line="360" w:lineRule="auto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kern w:val="0"/>
                <w:szCs w:val="21"/>
              </w:rPr>
              <w:t>Operation time (h)</w:t>
            </w:r>
          </w:p>
        </w:tc>
        <w:tc>
          <w:tcPr>
            <w:tcW w:w="2126" w:type="dxa"/>
            <w:tcBorders>
              <w:top w:val="single" w:sz="4" w:space="0" w:color="000000" w:themeColor="text1"/>
            </w:tcBorders>
          </w:tcPr>
          <w:p w14:paraId="30C70610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3.02±0.55</w:t>
            </w:r>
          </w:p>
        </w:tc>
        <w:tc>
          <w:tcPr>
            <w:tcW w:w="2126" w:type="dxa"/>
            <w:tcBorders>
              <w:top w:val="single" w:sz="4" w:space="0" w:color="000000" w:themeColor="text1"/>
            </w:tcBorders>
          </w:tcPr>
          <w:p w14:paraId="5E4050F4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2.58±0.50</w:t>
            </w:r>
          </w:p>
        </w:tc>
        <w:tc>
          <w:tcPr>
            <w:tcW w:w="846" w:type="dxa"/>
            <w:tcBorders>
              <w:top w:val="single" w:sz="4" w:space="0" w:color="000000" w:themeColor="text1"/>
            </w:tcBorders>
          </w:tcPr>
          <w:p w14:paraId="646E82DF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 w:hint="eastAsia"/>
                <w:szCs w:val="21"/>
              </w:rPr>
              <w:t>0.004</w:t>
            </w:r>
          </w:p>
        </w:tc>
      </w:tr>
      <w:tr w:rsidR="00C83A8B" w:rsidRPr="009A7A3C" w14:paraId="40684FC2" w14:textId="77777777" w:rsidTr="00A557D3">
        <w:tc>
          <w:tcPr>
            <w:tcW w:w="3119" w:type="dxa"/>
          </w:tcPr>
          <w:p w14:paraId="4892DA34" w14:textId="77777777" w:rsidR="00C83A8B" w:rsidRPr="009A7A3C" w:rsidRDefault="00C83A8B" w:rsidP="00A557D3">
            <w:pPr>
              <w:spacing w:line="360" w:lineRule="auto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Harvested lymph node number</w:t>
            </w:r>
          </w:p>
        </w:tc>
        <w:tc>
          <w:tcPr>
            <w:tcW w:w="2126" w:type="dxa"/>
          </w:tcPr>
          <w:p w14:paraId="44C9CECA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16.60±3.20</w:t>
            </w:r>
          </w:p>
        </w:tc>
        <w:tc>
          <w:tcPr>
            <w:tcW w:w="2126" w:type="dxa"/>
          </w:tcPr>
          <w:p w14:paraId="0D0EE351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15.33±3.10</w:t>
            </w:r>
          </w:p>
        </w:tc>
        <w:tc>
          <w:tcPr>
            <w:tcW w:w="846" w:type="dxa"/>
          </w:tcPr>
          <w:p w14:paraId="0F335C4B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 w:hint="eastAsia"/>
                <w:szCs w:val="21"/>
              </w:rPr>
              <w:t>0.060</w:t>
            </w:r>
          </w:p>
        </w:tc>
      </w:tr>
      <w:tr w:rsidR="00C83A8B" w:rsidRPr="009A7A3C" w14:paraId="33B47176" w14:textId="77777777" w:rsidTr="00A557D3">
        <w:tc>
          <w:tcPr>
            <w:tcW w:w="3119" w:type="dxa"/>
          </w:tcPr>
          <w:p w14:paraId="7CC8AD40" w14:textId="77777777" w:rsidR="00C83A8B" w:rsidRPr="009A7A3C" w:rsidRDefault="00C83A8B" w:rsidP="00A557D3">
            <w:pPr>
              <w:spacing w:line="360" w:lineRule="auto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lastRenderedPageBreak/>
              <w:t>Length of hospital stay (d)</w:t>
            </w:r>
          </w:p>
        </w:tc>
        <w:tc>
          <w:tcPr>
            <w:tcW w:w="2126" w:type="dxa"/>
          </w:tcPr>
          <w:p w14:paraId="39AB600B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18.15±5.17</w:t>
            </w:r>
          </w:p>
        </w:tc>
        <w:tc>
          <w:tcPr>
            <w:tcW w:w="2126" w:type="dxa"/>
          </w:tcPr>
          <w:p w14:paraId="7E906022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17.21±4.47</w:t>
            </w:r>
          </w:p>
        </w:tc>
        <w:tc>
          <w:tcPr>
            <w:tcW w:w="846" w:type="dxa"/>
          </w:tcPr>
          <w:p w14:paraId="03C4E5E7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 w:hint="eastAsia"/>
                <w:szCs w:val="21"/>
              </w:rPr>
              <w:t>0.36</w:t>
            </w:r>
            <w:r>
              <w:rPr>
                <w:rFonts w:ascii="Times New Roman" w:eastAsia="微软雅黑" w:hAnsi="Times New Roman" w:cs="Times New Roman"/>
                <w:szCs w:val="21"/>
              </w:rPr>
              <w:t>0</w:t>
            </w:r>
          </w:p>
        </w:tc>
      </w:tr>
      <w:tr w:rsidR="00C83A8B" w:rsidRPr="009A7A3C" w14:paraId="2699C7A8" w14:textId="77777777" w:rsidTr="00A557D3">
        <w:tc>
          <w:tcPr>
            <w:tcW w:w="3119" w:type="dxa"/>
          </w:tcPr>
          <w:p w14:paraId="2C718B98" w14:textId="77777777" w:rsidR="00C83A8B" w:rsidRPr="00696940" w:rsidRDefault="00C83A8B" w:rsidP="00A557D3">
            <w:pPr>
              <w:spacing w:line="360" w:lineRule="auto"/>
              <w:rPr>
                <w:rFonts w:ascii="Times New Roman" w:eastAsia="微软雅黑" w:hAnsi="Times New Roman" w:cs="Times New Roman"/>
                <w:szCs w:val="21"/>
              </w:rPr>
            </w:pPr>
            <w:r w:rsidRPr="00696940">
              <w:rPr>
                <w:rFonts w:ascii="Times New Roman" w:eastAsia="微软雅黑" w:hAnsi="Times New Roman" w:cs="Times New Roman"/>
                <w:szCs w:val="21"/>
              </w:rPr>
              <w:t>Get</w:t>
            </w:r>
            <w:r>
              <w:rPr>
                <w:rFonts w:ascii="Times New Roman" w:eastAsia="微软雅黑" w:hAnsi="Times New Roman" w:cs="Times New Roman"/>
                <w:szCs w:val="21"/>
              </w:rPr>
              <w:t>t</w:t>
            </w:r>
            <w:r w:rsidRPr="00696940">
              <w:rPr>
                <w:rFonts w:ascii="Times New Roman" w:eastAsia="微软雅黑" w:hAnsi="Times New Roman" w:cs="Times New Roman"/>
                <w:szCs w:val="21"/>
              </w:rPr>
              <w:t>ing out-of-bed time(d)</w:t>
            </w:r>
          </w:p>
        </w:tc>
        <w:tc>
          <w:tcPr>
            <w:tcW w:w="2126" w:type="dxa"/>
          </w:tcPr>
          <w:p w14:paraId="1B0503E3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1.95±0.75</w:t>
            </w:r>
          </w:p>
        </w:tc>
        <w:tc>
          <w:tcPr>
            <w:tcW w:w="2126" w:type="dxa"/>
          </w:tcPr>
          <w:p w14:paraId="2A72E1C0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3.54±0.71</w:t>
            </w:r>
          </w:p>
        </w:tc>
        <w:tc>
          <w:tcPr>
            <w:tcW w:w="846" w:type="dxa"/>
          </w:tcPr>
          <w:p w14:paraId="144B44C4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 w:hint="eastAsia"/>
                <w:szCs w:val="21"/>
              </w:rPr>
              <w:t>&lt;0.</w:t>
            </w:r>
            <w:r w:rsidRPr="009A7A3C">
              <w:rPr>
                <w:rFonts w:ascii="Times New Roman" w:eastAsia="微软雅黑" w:hAnsi="Times New Roman" w:cs="Times New Roman"/>
                <w:szCs w:val="21"/>
              </w:rPr>
              <w:t>001</w:t>
            </w:r>
          </w:p>
        </w:tc>
      </w:tr>
      <w:tr w:rsidR="00C83A8B" w:rsidRPr="009A7A3C" w14:paraId="6D1611DF" w14:textId="77777777" w:rsidTr="00A557D3">
        <w:tc>
          <w:tcPr>
            <w:tcW w:w="3119" w:type="dxa"/>
          </w:tcPr>
          <w:p w14:paraId="748D3133" w14:textId="77777777" w:rsidR="00C83A8B" w:rsidRPr="009A7A3C" w:rsidRDefault="00C83A8B" w:rsidP="00A557D3">
            <w:pPr>
              <w:spacing w:line="360" w:lineRule="auto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Time to first flatus(d)</w:t>
            </w:r>
          </w:p>
        </w:tc>
        <w:tc>
          <w:tcPr>
            <w:tcW w:w="2126" w:type="dxa"/>
          </w:tcPr>
          <w:p w14:paraId="67A56211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3.28±0.75</w:t>
            </w:r>
          </w:p>
        </w:tc>
        <w:tc>
          <w:tcPr>
            <w:tcW w:w="2126" w:type="dxa"/>
          </w:tcPr>
          <w:p w14:paraId="4EB01FA2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3.92±0.71</w:t>
            </w:r>
          </w:p>
        </w:tc>
        <w:tc>
          <w:tcPr>
            <w:tcW w:w="846" w:type="dxa"/>
          </w:tcPr>
          <w:p w14:paraId="55BA748C" w14:textId="77777777" w:rsidR="00C83A8B" w:rsidRPr="009A7A3C" w:rsidRDefault="00C83A8B" w:rsidP="00A557D3">
            <w:pPr>
              <w:spacing w:line="360" w:lineRule="auto"/>
              <w:jc w:val="left"/>
              <w:rPr>
                <w:rFonts w:ascii="Times New Roman" w:eastAsia="微软雅黑" w:hAnsi="Times New Roman" w:cs="Times New Roman"/>
                <w:szCs w:val="21"/>
              </w:rPr>
            </w:pPr>
            <w:r w:rsidRPr="009A7A3C">
              <w:rPr>
                <w:rFonts w:ascii="Times New Roman" w:eastAsia="微软雅黑" w:hAnsi="Times New Roman" w:cs="Times New Roman"/>
                <w:szCs w:val="21"/>
              </w:rPr>
              <w:t>&lt;</w:t>
            </w:r>
            <w:r w:rsidRPr="009A7A3C">
              <w:rPr>
                <w:rFonts w:ascii="Times New Roman" w:eastAsia="微软雅黑" w:hAnsi="Times New Roman" w:cs="Times New Roman" w:hint="eastAsia"/>
                <w:szCs w:val="21"/>
              </w:rPr>
              <w:t>0.001</w:t>
            </w:r>
          </w:p>
        </w:tc>
      </w:tr>
    </w:tbl>
    <w:p w14:paraId="4E447F51" w14:textId="77777777" w:rsidR="009A7A3C" w:rsidRPr="00923353" w:rsidRDefault="009A7A3C">
      <w:pPr>
        <w:spacing w:line="360" w:lineRule="auto"/>
        <w:rPr>
          <w:rFonts w:ascii="Times New Roman" w:eastAsia="微软雅黑" w:hAnsi="Times New Roman" w:cs="Times New Roman"/>
          <w:szCs w:val="21"/>
        </w:rPr>
      </w:pPr>
    </w:p>
    <w:p w14:paraId="75CB3729" w14:textId="7B6FB8DD" w:rsidR="00397D2C" w:rsidRPr="00923353" w:rsidRDefault="00397D2C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3.2 </w:t>
      </w:r>
      <w:bookmarkStart w:id="91" w:name="OLE_LINK80"/>
      <w:bookmarkStart w:id="92" w:name="OLE_LINK81"/>
      <w:r w:rsidR="006515BA" w:rsidRPr="00923353">
        <w:rPr>
          <w:rFonts w:ascii="Times New Roman" w:eastAsia="微软雅黑" w:hAnsi="Times New Roman" w:cs="Times New Roman"/>
          <w:b/>
          <w:sz w:val="24"/>
          <w:szCs w:val="24"/>
        </w:rPr>
        <w:t>Postoperative recovery</w:t>
      </w:r>
      <w:bookmarkEnd w:id="91"/>
      <w:bookmarkEnd w:id="92"/>
    </w:p>
    <w:p w14:paraId="1010093F" w14:textId="475EE646" w:rsidR="00397D2C" w:rsidRPr="00923353" w:rsidRDefault="00F83421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T</w:t>
      </w:r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 xml:space="preserve">he </w:t>
      </w:r>
      <w:bookmarkStart w:id="93" w:name="OLE_LINK82"/>
      <w:bookmarkStart w:id="94" w:name="OLE_LINK83"/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>length of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hospital</w:t>
      </w:r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 xml:space="preserve"> stay </w:t>
      </w:r>
      <w:bookmarkEnd w:id="93"/>
      <w:bookmarkEnd w:id="94"/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 xml:space="preserve">for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 xml:space="preserve">patients in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 xml:space="preserve">laparoscopic CME group was similar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o that </w:t>
      </w:r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 xml:space="preserve">in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>open CME group (18.15</w:t>
      </w:r>
      <w:bookmarkStart w:id="95" w:name="OLE_LINK4"/>
      <w:bookmarkStart w:id="96" w:name="OLE_LINK20"/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>±</w:t>
      </w:r>
      <w:bookmarkEnd w:id="95"/>
      <w:bookmarkEnd w:id="96"/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>5.17 vs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7A6D30" w:rsidRPr="00923353">
        <w:rPr>
          <w:rFonts w:ascii="Times New Roman" w:eastAsia="微软雅黑" w:hAnsi="Times New Roman" w:cs="Times New Roman"/>
          <w:sz w:val="24"/>
          <w:szCs w:val="24"/>
        </w:rPr>
        <w:t>17.21±4.47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 days</w:t>
      </w:r>
      <w:r w:rsidR="005F4CC0" w:rsidRPr="00923353">
        <w:rPr>
          <w:rFonts w:ascii="Times New Roman" w:eastAsia="微软雅黑" w:hAnsi="Times New Roman" w:cs="Times New Roman"/>
          <w:sz w:val="24"/>
          <w:szCs w:val="24"/>
        </w:rPr>
        <w:t xml:space="preserve">, respectively, P=0.360). 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 xml:space="preserve">However,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>laparoscopic CME group had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 a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 xml:space="preserve"> significantly shorter getting out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>of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>bed time (1.95±0.75 vs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 xml:space="preserve"> 3.54±0.71</w:t>
      </w:r>
      <w:r w:rsidR="00411011" w:rsidRPr="00923353">
        <w:rPr>
          <w:rFonts w:ascii="Times New Roman" w:eastAsia="微软雅黑" w:hAnsi="Times New Roman" w:cs="Times New Roman"/>
          <w:sz w:val="24"/>
          <w:szCs w:val="24"/>
        </w:rPr>
        <w:t xml:space="preserve"> days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>, respectively, P</w:t>
      </w:r>
      <w:r w:rsidR="009A7A3C" w:rsidRPr="00923353">
        <w:rPr>
          <w:rFonts w:ascii="Times New Roman" w:eastAsia="微软雅黑" w:hAnsi="Times New Roman" w:cs="Times New Roman"/>
          <w:sz w:val="24"/>
          <w:szCs w:val="24"/>
        </w:rPr>
        <w:t>&lt;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>0.001</w:t>
      </w:r>
      <w:r w:rsidR="0075544F" w:rsidRPr="00923353">
        <w:rPr>
          <w:rFonts w:ascii="Times New Roman" w:eastAsia="微软雅黑" w:hAnsi="Times New Roman" w:cs="Times New Roman"/>
          <w:color w:val="000000" w:themeColor="text1"/>
          <w:sz w:val="24"/>
          <w:szCs w:val="24"/>
        </w:rPr>
        <w:t xml:space="preserve">) and </w:t>
      </w:r>
      <w:r w:rsidR="00305562" w:rsidRPr="00923353">
        <w:rPr>
          <w:rFonts w:ascii="Times New Roman" w:eastAsia="微软雅黑" w:hAnsi="Times New Roman" w:cs="Times New Roman"/>
          <w:color w:val="000000" w:themeColor="text1"/>
          <w:sz w:val="24"/>
          <w:szCs w:val="24"/>
        </w:rPr>
        <w:t xml:space="preserve">a </w:t>
      </w:r>
      <w:r w:rsidR="0075544F" w:rsidRPr="00923353">
        <w:rPr>
          <w:rFonts w:ascii="Times New Roman" w:eastAsia="微软雅黑" w:hAnsi="Times New Roman" w:cs="Times New Roman"/>
          <w:color w:val="000000" w:themeColor="text1"/>
          <w:sz w:val="24"/>
          <w:szCs w:val="24"/>
        </w:rPr>
        <w:t xml:space="preserve">significantly shorter 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>time to first flatus (3.28±0.75 vs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 xml:space="preserve"> 3.92±0.71</w:t>
      </w:r>
      <w:r w:rsidR="00411011" w:rsidRPr="00923353">
        <w:rPr>
          <w:rFonts w:ascii="Times New Roman" w:eastAsia="微软雅黑" w:hAnsi="Times New Roman" w:cs="Times New Roman"/>
          <w:sz w:val="24"/>
          <w:szCs w:val="24"/>
        </w:rPr>
        <w:t xml:space="preserve"> days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>, respectively, P</w:t>
      </w:r>
      <w:r w:rsidR="009A7A3C" w:rsidRPr="00923353">
        <w:rPr>
          <w:rFonts w:ascii="Times New Roman" w:eastAsia="微软雅黑" w:hAnsi="Times New Roman" w:cs="Times New Roman"/>
          <w:sz w:val="24"/>
          <w:szCs w:val="24"/>
        </w:rPr>
        <w:t>&lt;</w:t>
      </w:r>
      <w:r w:rsidR="0075544F" w:rsidRPr="00923353">
        <w:rPr>
          <w:rFonts w:ascii="Times New Roman" w:eastAsia="微软雅黑" w:hAnsi="Times New Roman" w:cs="Times New Roman"/>
          <w:sz w:val="24"/>
          <w:szCs w:val="24"/>
        </w:rPr>
        <w:t>0.001)</w:t>
      </w:r>
      <w:r w:rsidR="00D20E1A" w:rsidRPr="00923353">
        <w:rPr>
          <w:rFonts w:ascii="Times New Roman" w:eastAsia="微软雅黑" w:hAnsi="Times New Roman" w:cs="Times New Roman"/>
          <w:sz w:val="24"/>
          <w:szCs w:val="24"/>
        </w:rPr>
        <w:t>.</w:t>
      </w:r>
    </w:p>
    <w:p w14:paraId="380D5AEA" w14:textId="77777777" w:rsidR="00305562" w:rsidRPr="00923353" w:rsidRDefault="00305562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</w:p>
    <w:p w14:paraId="21919848" w14:textId="5D89172B" w:rsidR="00D20E1A" w:rsidRPr="00923353" w:rsidRDefault="00D20E1A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3.3</w:t>
      </w:r>
      <w:r w:rsidR="00A625CE"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="00A625CE" w:rsidRPr="00923353">
        <w:rPr>
          <w:rFonts w:ascii="Times New Roman" w:eastAsia="微软雅黑" w:hAnsi="Times New Roman" w:cs="Times New Roman"/>
          <w:b/>
          <w:sz w:val="24"/>
          <w:szCs w:val="24"/>
        </w:rPr>
        <w:t>Postoperative complications</w:t>
      </w:r>
    </w:p>
    <w:p w14:paraId="2DABEE83" w14:textId="51EF6CB6" w:rsidR="00F71E40" w:rsidRPr="00923353" w:rsidRDefault="006E3610" w:rsidP="00497F3B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The postoperative complication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 rate</w:t>
      </w:r>
      <w:r w:rsidR="00EF5ABD" w:rsidRPr="00923353">
        <w:rPr>
          <w:rFonts w:ascii="Times New Roman" w:eastAsia="微软雅黑" w:hAnsi="Times New Roman" w:cs="Times New Roman"/>
          <w:sz w:val="24"/>
          <w:szCs w:val="24"/>
        </w:rPr>
        <w:t xml:space="preserve"> in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D00F5D" w:rsidRPr="00923353">
        <w:rPr>
          <w:rFonts w:ascii="Times New Roman" w:eastAsia="微软雅黑" w:hAnsi="Times New Roman" w:cs="Times New Roman"/>
          <w:sz w:val="24"/>
          <w:szCs w:val="24"/>
        </w:rPr>
        <w:t>laparoscopic CME group was 10.0% (4/40)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, and the c</w:t>
      </w:r>
      <w:r w:rsidR="00D00F5D" w:rsidRPr="00923353">
        <w:rPr>
          <w:rFonts w:ascii="Times New Roman" w:eastAsia="微软雅黑" w:hAnsi="Times New Roman" w:cs="Times New Roman"/>
          <w:sz w:val="24"/>
          <w:szCs w:val="24"/>
        </w:rPr>
        <w:t>omplication</w:t>
      </w:r>
      <w:r w:rsidR="006A477F" w:rsidRPr="00923353">
        <w:rPr>
          <w:rFonts w:ascii="Times New Roman" w:eastAsia="微软雅黑" w:hAnsi="Times New Roman" w:cs="Times New Roman"/>
          <w:sz w:val="24"/>
          <w:szCs w:val="24"/>
        </w:rPr>
        <w:t>s included incision infection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6A477F" w:rsidRPr="00923353">
        <w:rPr>
          <w:rFonts w:ascii="Times New Roman" w:eastAsia="微软雅黑" w:hAnsi="Times New Roman" w:cs="Times New Roman"/>
          <w:sz w:val="24"/>
          <w:szCs w:val="24"/>
        </w:rPr>
        <w:t xml:space="preserve"> (n=3) and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an </w:t>
      </w:r>
      <w:r w:rsidR="006A477F" w:rsidRPr="00923353">
        <w:rPr>
          <w:rFonts w:ascii="Times New Roman" w:eastAsia="微软雅黑" w:hAnsi="Times New Roman" w:cs="Times New Roman"/>
          <w:sz w:val="24"/>
          <w:szCs w:val="24"/>
        </w:rPr>
        <w:t xml:space="preserve">intestinal obstruction (n=1). </w:t>
      </w:r>
      <w:r w:rsidR="008D29FB" w:rsidRPr="00923353">
        <w:rPr>
          <w:rFonts w:ascii="Times New Roman" w:eastAsia="微软雅黑" w:hAnsi="Times New Roman" w:cs="Times New Roman"/>
          <w:sz w:val="24"/>
          <w:szCs w:val="24"/>
        </w:rPr>
        <w:t>The</w:t>
      </w:r>
      <w:bookmarkStart w:id="97" w:name="OLE_LINK84"/>
      <w:r w:rsidR="008D29FB" w:rsidRPr="00923353">
        <w:rPr>
          <w:rFonts w:ascii="Times New Roman" w:eastAsia="微软雅黑" w:hAnsi="Times New Roman" w:cs="Times New Roman"/>
          <w:sz w:val="24"/>
          <w:szCs w:val="24"/>
        </w:rPr>
        <w:t xml:space="preserve"> complication rate in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8D29FB" w:rsidRPr="00923353">
        <w:rPr>
          <w:rFonts w:ascii="Times New Roman" w:eastAsia="微软雅黑" w:hAnsi="Times New Roman" w:cs="Times New Roman"/>
          <w:sz w:val="24"/>
          <w:szCs w:val="24"/>
        </w:rPr>
        <w:t>open CME group was 10.4% (5/48), including incision infection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8D29FB" w:rsidRPr="00923353">
        <w:rPr>
          <w:rFonts w:ascii="Times New Roman" w:eastAsia="微软雅黑" w:hAnsi="Times New Roman" w:cs="Times New Roman"/>
          <w:sz w:val="24"/>
          <w:szCs w:val="24"/>
        </w:rPr>
        <w:t xml:space="preserve"> (n=3),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8D29FB" w:rsidRPr="00923353">
        <w:rPr>
          <w:rFonts w:ascii="Times New Roman" w:eastAsia="微软雅黑" w:hAnsi="Times New Roman" w:cs="Times New Roman"/>
          <w:sz w:val="24"/>
          <w:szCs w:val="24"/>
        </w:rPr>
        <w:t>pulmonary infection (n=1)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8D29FB" w:rsidRPr="00923353">
        <w:rPr>
          <w:rFonts w:ascii="Times New Roman" w:eastAsia="微软雅黑" w:hAnsi="Times New Roman" w:cs="Times New Roman"/>
          <w:sz w:val="24"/>
          <w:szCs w:val="24"/>
        </w:rPr>
        <w:t xml:space="preserve"> and</w:t>
      </w:r>
      <w:r w:rsidR="008D29FB"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="008D29FB" w:rsidRPr="00923353">
        <w:rPr>
          <w:rFonts w:ascii="Times New Roman" w:eastAsia="微软雅黑" w:hAnsi="Times New Roman" w:cs="Times New Roman"/>
          <w:sz w:val="24"/>
          <w:szCs w:val="24"/>
        </w:rPr>
        <w:t xml:space="preserve">postoperative anastomotic bleeding (n=1). </w:t>
      </w:r>
      <w:bookmarkEnd w:id="97"/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There were n</w:t>
      </w:r>
      <w:r w:rsidR="009814E5" w:rsidRPr="00923353">
        <w:rPr>
          <w:rFonts w:ascii="Times New Roman" w:eastAsia="微软雅黑" w:hAnsi="Times New Roman" w:cs="Times New Roman"/>
          <w:sz w:val="24"/>
          <w:szCs w:val="24"/>
        </w:rPr>
        <w:t>o anastomotic fistula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s in</w:t>
      </w:r>
      <w:r w:rsidR="009814E5" w:rsidRPr="00923353">
        <w:rPr>
          <w:rFonts w:ascii="Times New Roman" w:eastAsia="微软雅黑" w:hAnsi="Times New Roman" w:cs="Times New Roman"/>
          <w:sz w:val="24"/>
          <w:szCs w:val="24"/>
        </w:rPr>
        <w:t xml:space="preserve"> either group. </w:t>
      </w:r>
      <w:r w:rsidR="006D215F" w:rsidRPr="00923353">
        <w:rPr>
          <w:rFonts w:ascii="Times New Roman" w:eastAsia="微软雅黑" w:hAnsi="Times New Roman" w:cs="Times New Roman"/>
          <w:sz w:val="24"/>
          <w:szCs w:val="24"/>
        </w:rPr>
        <w:t>Moreover, t</w:t>
      </w:r>
      <w:r w:rsidR="00D10F33" w:rsidRPr="00923353">
        <w:rPr>
          <w:rFonts w:ascii="Times New Roman" w:eastAsia="微软雅黑" w:hAnsi="Times New Roman" w:cs="Times New Roman"/>
          <w:sz w:val="24"/>
          <w:szCs w:val="24"/>
        </w:rPr>
        <w:t xml:space="preserve">here was no statistical difference in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D10F33" w:rsidRPr="00923353">
        <w:rPr>
          <w:rFonts w:ascii="Times New Roman" w:eastAsia="微软雅黑" w:hAnsi="Times New Roman" w:cs="Times New Roman"/>
          <w:sz w:val="24"/>
          <w:szCs w:val="24"/>
        </w:rPr>
        <w:t>postoperative complication rate</w:t>
      </w:r>
      <w:r w:rsidR="00F66FF3" w:rsidRPr="00923353">
        <w:rPr>
          <w:rFonts w:ascii="Times New Roman" w:eastAsia="微软雅黑" w:hAnsi="Times New Roman" w:cs="Times New Roman"/>
          <w:sz w:val="24"/>
          <w:szCs w:val="24"/>
        </w:rPr>
        <w:t xml:space="preserve"> between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F66FF3" w:rsidRPr="00923353">
        <w:rPr>
          <w:rFonts w:ascii="Times New Roman" w:eastAsia="微软雅黑" w:hAnsi="Times New Roman" w:cs="Times New Roman"/>
          <w:sz w:val="24"/>
          <w:szCs w:val="24"/>
        </w:rPr>
        <w:t>two groups.</w:t>
      </w:r>
      <w:r w:rsidR="000C1BB8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C67167" w:rsidRPr="00923353">
        <w:rPr>
          <w:rFonts w:ascii="Times New Roman" w:eastAsia="微软雅黑" w:hAnsi="Times New Roman" w:cs="Times New Roman"/>
          <w:sz w:val="24"/>
          <w:szCs w:val="24"/>
        </w:rPr>
        <w:t xml:space="preserve">During the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follow-up</w:t>
      </w:r>
      <w:r w:rsidR="00C67167" w:rsidRPr="00923353">
        <w:rPr>
          <w:rFonts w:ascii="Times New Roman" w:eastAsia="微软雅黑" w:hAnsi="Times New Roman" w:cs="Times New Roman"/>
          <w:sz w:val="24"/>
          <w:szCs w:val="24"/>
        </w:rPr>
        <w:t xml:space="preserve"> (range from 1 to 46 months)</w:t>
      </w:r>
      <w:r w:rsidR="00044F7F" w:rsidRPr="00923353">
        <w:rPr>
          <w:rFonts w:ascii="Times New Roman" w:eastAsia="微软雅黑" w:hAnsi="Times New Roman" w:cs="Times New Roman"/>
          <w:sz w:val="24"/>
          <w:szCs w:val="24"/>
        </w:rPr>
        <w:t xml:space="preserve">,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there were t</w:t>
      </w:r>
      <w:r w:rsidR="00044F7F" w:rsidRPr="00923353">
        <w:rPr>
          <w:rFonts w:ascii="Times New Roman" w:eastAsia="微软雅黑" w:hAnsi="Times New Roman" w:cs="Times New Roman"/>
          <w:sz w:val="24"/>
          <w:szCs w:val="24"/>
        </w:rPr>
        <w:t>wo tumor recurrence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 cases</w:t>
      </w:r>
      <w:r w:rsidR="00044F7F" w:rsidRPr="00923353">
        <w:rPr>
          <w:rFonts w:ascii="Times New Roman" w:eastAsia="微软雅黑" w:hAnsi="Times New Roman" w:cs="Times New Roman"/>
          <w:sz w:val="24"/>
          <w:szCs w:val="24"/>
        </w:rPr>
        <w:t xml:space="preserve"> in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044F7F" w:rsidRPr="00923353">
        <w:rPr>
          <w:rFonts w:ascii="Times New Roman" w:eastAsia="微软雅黑" w:hAnsi="Times New Roman" w:cs="Times New Roman"/>
          <w:sz w:val="24"/>
          <w:szCs w:val="24"/>
        </w:rPr>
        <w:t xml:space="preserve">laparoscopic CME group and three tumor recurrence </w:t>
      </w:r>
      <w:r w:rsidR="00305562" w:rsidRPr="00923353">
        <w:rPr>
          <w:rFonts w:ascii="Times New Roman" w:eastAsia="微软雅黑" w:hAnsi="Times New Roman" w:cs="Times New Roman"/>
          <w:sz w:val="24"/>
          <w:szCs w:val="24"/>
        </w:rPr>
        <w:t>cases in the</w:t>
      </w:r>
      <w:r w:rsidR="00044F7F" w:rsidRPr="00923353">
        <w:rPr>
          <w:rFonts w:ascii="Times New Roman" w:eastAsia="微软雅黑" w:hAnsi="Times New Roman" w:cs="Times New Roman"/>
          <w:sz w:val="24"/>
          <w:szCs w:val="24"/>
        </w:rPr>
        <w:t xml:space="preserve"> open CME group. </w:t>
      </w:r>
      <w:r w:rsidR="00F71E40" w:rsidRPr="00923353">
        <w:rPr>
          <w:rFonts w:ascii="Times New Roman" w:eastAsia="微软雅黑" w:hAnsi="Times New Roman" w:cs="Times New Roman"/>
          <w:sz w:val="24"/>
          <w:szCs w:val="24"/>
        </w:rPr>
        <w:t xml:space="preserve">In addition, one patient </w:t>
      </w:r>
      <w:r w:rsidR="00726A03" w:rsidRPr="00923353">
        <w:rPr>
          <w:rFonts w:ascii="Times New Roman" w:eastAsia="微软雅黑" w:hAnsi="Times New Roman" w:cs="Times New Roman"/>
          <w:sz w:val="24"/>
          <w:szCs w:val="24"/>
        </w:rPr>
        <w:t>in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the</w:t>
      </w:r>
      <w:r w:rsidR="00726A03" w:rsidRPr="00923353">
        <w:rPr>
          <w:rFonts w:ascii="Times New Roman" w:eastAsia="微软雅黑" w:hAnsi="Times New Roman" w:cs="Times New Roman"/>
          <w:sz w:val="24"/>
          <w:szCs w:val="24"/>
        </w:rPr>
        <w:t xml:space="preserve"> laparoscopic CME group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died, </w:t>
      </w:r>
      <w:r w:rsidR="00726A03" w:rsidRPr="00923353">
        <w:rPr>
          <w:rFonts w:ascii="Times New Roman" w:eastAsia="微软雅黑" w:hAnsi="Times New Roman" w:cs="Times New Roman"/>
          <w:sz w:val="24"/>
          <w:szCs w:val="24"/>
        </w:rPr>
        <w:t xml:space="preserve">and two patients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in the</w:t>
      </w:r>
      <w:r w:rsidR="00726A03" w:rsidRPr="00923353">
        <w:rPr>
          <w:rFonts w:ascii="Times New Roman" w:eastAsia="微软雅黑" w:hAnsi="Times New Roman" w:cs="Times New Roman"/>
          <w:sz w:val="24"/>
          <w:szCs w:val="24"/>
        </w:rPr>
        <w:t xml:space="preserve"> open CME group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died </w:t>
      </w:r>
      <w:r w:rsidR="00A16AAF" w:rsidRPr="00923353">
        <w:rPr>
          <w:rFonts w:ascii="Times New Roman" w:eastAsia="微软雅黑" w:hAnsi="Times New Roman" w:cs="Times New Roman"/>
          <w:sz w:val="24"/>
          <w:szCs w:val="24"/>
        </w:rPr>
        <w:t xml:space="preserve">during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follow-up</w:t>
      </w:r>
      <w:r w:rsidR="00A16AAF" w:rsidRPr="00923353">
        <w:rPr>
          <w:rFonts w:ascii="Times New Roman" w:eastAsia="微软雅黑" w:hAnsi="Times New Roman" w:cs="Times New Roman"/>
          <w:sz w:val="24"/>
          <w:szCs w:val="24"/>
        </w:rPr>
        <w:t xml:space="preserve">. There were no statistical differences in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A16AAF" w:rsidRPr="00923353">
        <w:rPr>
          <w:rFonts w:ascii="Times New Roman" w:eastAsia="微软雅黑" w:hAnsi="Times New Roman" w:cs="Times New Roman"/>
          <w:sz w:val="24"/>
          <w:szCs w:val="24"/>
        </w:rPr>
        <w:t>recurrence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rates</w:t>
      </w:r>
      <w:r w:rsidR="00A16AAF" w:rsidRPr="00923353">
        <w:rPr>
          <w:rFonts w:ascii="Times New Roman" w:eastAsia="微软雅黑" w:hAnsi="Times New Roman" w:cs="Times New Roman"/>
          <w:sz w:val="24"/>
          <w:szCs w:val="24"/>
        </w:rPr>
        <w:t xml:space="preserve"> (</w:t>
      </w:r>
      <w:r w:rsidR="00A16AAF" w:rsidRPr="00923353">
        <w:rPr>
          <w:rFonts w:ascii="Times New Roman" w:hAnsi="Times New Roman" w:cs="Times New Roman"/>
          <w:sz w:val="24"/>
          <w:szCs w:val="24"/>
        </w:rPr>
        <w:sym w:font="Symbol" w:char="F063"/>
      </w:r>
      <w:r w:rsidR="00A16AAF" w:rsidRPr="0092335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16AAF" w:rsidRPr="00923353">
        <w:rPr>
          <w:rFonts w:ascii="Times New Roman" w:hAnsi="Times New Roman" w:cs="Times New Roman"/>
          <w:sz w:val="24"/>
          <w:szCs w:val="24"/>
        </w:rPr>
        <w:t>=0.06</w:t>
      </w:r>
      <w:r w:rsidR="00321AAC" w:rsidRPr="00923353">
        <w:rPr>
          <w:rFonts w:ascii="Times New Roman" w:hAnsi="Times New Roman" w:cs="Times New Roman"/>
          <w:sz w:val="24"/>
          <w:szCs w:val="24"/>
        </w:rPr>
        <w:t xml:space="preserve">, </w:t>
      </w:r>
      <w:r w:rsidR="00A16AAF" w:rsidRPr="00923353">
        <w:rPr>
          <w:rFonts w:ascii="Times New Roman" w:hAnsi="Times New Roman" w:cs="Times New Roman"/>
          <w:sz w:val="24"/>
          <w:szCs w:val="24"/>
        </w:rPr>
        <w:t>P=0.80</w:t>
      </w:r>
      <w:r w:rsidR="00A16AAF" w:rsidRPr="00923353">
        <w:rPr>
          <w:rFonts w:ascii="Times New Roman" w:eastAsia="微软雅黑" w:hAnsi="Times New Roman" w:cs="Times New Roman"/>
          <w:sz w:val="24"/>
          <w:szCs w:val="24"/>
        </w:rPr>
        <w:t>) and death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rates</w:t>
      </w:r>
      <w:r w:rsidR="00A16AAF" w:rsidRPr="00923353">
        <w:rPr>
          <w:rFonts w:ascii="Times New Roman" w:eastAsia="微软雅黑" w:hAnsi="Times New Roman" w:cs="Times New Roman"/>
          <w:sz w:val="24"/>
          <w:szCs w:val="24"/>
        </w:rPr>
        <w:t xml:space="preserve"> (</w:t>
      </w:r>
      <w:r w:rsidR="00A16AAF" w:rsidRPr="00923353">
        <w:rPr>
          <w:rFonts w:ascii="Times New Roman" w:hAnsi="Times New Roman" w:cs="Times New Roman"/>
          <w:sz w:val="24"/>
          <w:szCs w:val="24"/>
        </w:rPr>
        <w:sym w:font="Symbol" w:char="F063"/>
      </w:r>
      <w:r w:rsidR="00A16AAF" w:rsidRPr="0092335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16AAF" w:rsidRPr="00923353">
        <w:rPr>
          <w:rFonts w:ascii="Times New Roman" w:hAnsi="Times New Roman" w:cs="Times New Roman"/>
          <w:sz w:val="24"/>
          <w:szCs w:val="24"/>
        </w:rPr>
        <w:t>=0.18</w:t>
      </w:r>
      <w:r w:rsidR="00C25E36" w:rsidRPr="00923353">
        <w:rPr>
          <w:rFonts w:ascii="Times New Roman" w:hAnsi="Times New Roman" w:cs="Times New Roman"/>
          <w:sz w:val="24"/>
          <w:szCs w:val="24"/>
        </w:rPr>
        <w:t xml:space="preserve">, </w:t>
      </w:r>
      <w:r w:rsidR="00A16AAF" w:rsidRPr="00923353">
        <w:rPr>
          <w:rFonts w:ascii="Times New Roman" w:hAnsi="Times New Roman" w:cs="Times New Roman"/>
          <w:sz w:val="24"/>
          <w:szCs w:val="24"/>
        </w:rPr>
        <w:t>P=0.67</w:t>
      </w:r>
      <w:r w:rsidR="00A16AAF" w:rsidRPr="00923353">
        <w:rPr>
          <w:rFonts w:ascii="Times New Roman" w:eastAsia="微软雅黑" w:hAnsi="Times New Roman" w:cs="Times New Roman"/>
          <w:sz w:val="24"/>
          <w:szCs w:val="24"/>
        </w:rPr>
        <w:t xml:space="preserve">) between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A16AAF" w:rsidRPr="00923353">
        <w:rPr>
          <w:rFonts w:ascii="Times New Roman" w:eastAsia="微软雅黑" w:hAnsi="Times New Roman" w:cs="Times New Roman"/>
          <w:sz w:val="24"/>
          <w:szCs w:val="24"/>
        </w:rPr>
        <w:t>two groups.</w:t>
      </w:r>
    </w:p>
    <w:p w14:paraId="735EF95A" w14:textId="77777777" w:rsidR="000C1BB8" w:rsidRPr="00923353" w:rsidRDefault="000C1BB8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</w:p>
    <w:p w14:paraId="7E418D69" w14:textId="7F5915FE" w:rsidR="000C1BB8" w:rsidRPr="00923353" w:rsidRDefault="000C1BB8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>4</w:t>
      </w:r>
      <w:r w:rsidR="00C25E36" w:rsidRPr="00923353">
        <w:rPr>
          <w:rFonts w:ascii="Times New Roman" w:eastAsia="微软雅黑" w:hAnsi="Times New Roman" w:cs="Times New Roman"/>
          <w:b/>
          <w:sz w:val="24"/>
          <w:szCs w:val="24"/>
        </w:rPr>
        <w:t>.</w:t>
      </w: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t xml:space="preserve"> Discussion</w:t>
      </w:r>
    </w:p>
    <w:p w14:paraId="2CCA70D6" w14:textId="60BC19D8" w:rsidR="00E10C68" w:rsidRPr="00923353" w:rsidRDefault="000607B7" w:rsidP="00497F3B">
      <w:pPr>
        <w:spacing w:line="360" w:lineRule="auto"/>
        <w:ind w:firstLine="81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The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postoperative </w:t>
      </w:r>
      <w:bookmarkStart w:id="98" w:name="OLE_LINK103"/>
      <w:bookmarkStart w:id="99" w:name="OLE_LINK104"/>
      <w:r w:rsidRPr="00923353">
        <w:rPr>
          <w:rFonts w:ascii="Times New Roman" w:eastAsia="微软雅黑" w:hAnsi="Times New Roman" w:cs="Times New Roman"/>
          <w:sz w:val="24"/>
          <w:szCs w:val="24"/>
        </w:rPr>
        <w:t>rectal cancer</w:t>
      </w:r>
      <w:bookmarkEnd w:id="98"/>
      <w:bookmarkEnd w:id="99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recurrence rate </w:t>
      </w:r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>has been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significantly reduced</w:t>
      </w:r>
      <w:bookmarkStart w:id="100" w:name="OLE_LINK21"/>
      <w:bookmarkStart w:id="101" w:name="OLE_LINK22"/>
      <w:r w:rsidR="00321AAC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 xml:space="preserve"> and the postoperative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 xml:space="preserve">survival rate has been significantly improved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since </w:t>
      </w:r>
      <w:bookmarkEnd w:id="100"/>
      <w:bookmarkEnd w:id="101"/>
      <w:proofErr w:type="spellStart"/>
      <w:r w:rsidRPr="00923353">
        <w:rPr>
          <w:rFonts w:ascii="Times New Roman" w:eastAsia="微软雅黑" w:hAnsi="Times New Roman" w:cs="Times New Roman"/>
          <w:sz w:val="24"/>
          <w:szCs w:val="24"/>
        </w:rPr>
        <w:t>Heald</w:t>
      </w:r>
      <w:proofErr w:type="spellEnd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321AAC" w:rsidRPr="00923353">
        <w:rPr>
          <w:rFonts w:ascii="Times New Roman" w:eastAsia="微软雅黑" w:hAnsi="Times New Roman" w:cs="Times New Roman"/>
          <w:sz w:val="24"/>
          <w:szCs w:val="24"/>
        </w:rPr>
        <w:t xml:space="preserve">and </w:t>
      </w:r>
      <w:proofErr w:type="spellStart"/>
      <w:r w:rsidR="00321AAC" w:rsidRPr="00923353">
        <w:rPr>
          <w:rFonts w:ascii="Times New Roman" w:eastAsia="微软雅黑" w:hAnsi="Times New Roman" w:cs="Times New Roman"/>
          <w:sz w:val="24"/>
          <w:szCs w:val="24"/>
        </w:rPr>
        <w:t>Ryall</w:t>
      </w:r>
      <w:proofErr w:type="spellEnd"/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presented the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concept of</w:t>
      </w:r>
      <w:r w:rsidR="00353342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A83AD2" w:rsidRPr="00923353">
        <w:rPr>
          <w:rFonts w:ascii="Times New Roman" w:eastAsia="微软雅黑" w:hAnsi="Times New Roman" w:cs="Times New Roman"/>
          <w:sz w:val="24"/>
          <w:szCs w:val="24"/>
        </w:rPr>
        <w:t>T</w:t>
      </w:r>
      <w:r w:rsidR="00353342" w:rsidRPr="00923353">
        <w:rPr>
          <w:rFonts w:ascii="Times New Roman" w:eastAsia="微软雅黑" w:hAnsi="Times New Roman" w:cs="Times New Roman"/>
          <w:sz w:val="24"/>
          <w:szCs w:val="24"/>
        </w:rPr>
        <w:t>ME</w:t>
      </w:r>
      <w:r w:rsidR="00A83AD2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A83AD2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ZWFsZDwvQXV0aG9yPjxZZWFyPjE5ODY8L1llYXI+PFJl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xNDc5LTgy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ZWFsZDwvQXV0aG9yPjxZZWFyPjE5ODY8L1llYXI+PFJl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xNDc5LTgy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A83AD2" w:rsidRPr="00923353">
        <w:rPr>
          <w:rFonts w:ascii="Times New Roman" w:eastAsia="微软雅黑" w:hAnsi="Times New Roman" w:cs="Times New Roman"/>
          <w:sz w:val="24"/>
          <w:szCs w:val="24"/>
        </w:rPr>
      </w:r>
      <w:r w:rsidR="00A83AD2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3,13]</w:t>
      </w:r>
      <w:r w:rsidR="00A83AD2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 xml:space="preserve">. In 2009, </w:t>
      </w:r>
      <w:proofErr w:type="spellStart"/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>Hohenberger</w:t>
      </w:r>
      <w:proofErr w:type="spellEnd"/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 xml:space="preserve"> et al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 xml:space="preserve"> proposed </w:t>
      </w:r>
      <w:r w:rsidR="00321AAC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 xml:space="preserve">standardized application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of the </w:t>
      </w:r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>CME in the radical resection of colon cancer</w:t>
      </w:r>
      <w:r w:rsidR="00372CE2" w:rsidRPr="00923353">
        <w:rPr>
          <w:rFonts w:ascii="Times New Roman" w:eastAsia="微软雅黑" w:hAnsi="Times New Roman" w:cs="Times New Roman"/>
          <w:sz w:val="24"/>
          <w:szCs w:val="24"/>
        </w:rPr>
        <w:t>. They also</w:t>
      </w:r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 xml:space="preserve"> analyzed </w:t>
      </w:r>
      <w:r w:rsidR="009B4A56" w:rsidRPr="00923353">
        <w:rPr>
          <w:rFonts w:ascii="Times New Roman" w:eastAsia="微软雅黑" w:hAnsi="Times New Roman" w:cs="Times New Roman"/>
          <w:sz w:val="24"/>
          <w:szCs w:val="24"/>
        </w:rPr>
        <w:t xml:space="preserve">a total of </w:t>
      </w:r>
      <w:r w:rsidR="009B4A56" w:rsidRPr="00923353">
        <w:rPr>
          <w:rFonts w:ascii="Times New Roman" w:eastAsia="微软雅黑" w:hAnsi="Times New Roman" w:cs="Times New Roman"/>
          <w:sz w:val="24"/>
          <w:szCs w:val="24"/>
        </w:rPr>
        <w:lastRenderedPageBreak/>
        <w:t>1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9B4A56" w:rsidRPr="00923353">
        <w:rPr>
          <w:rFonts w:ascii="Times New Roman" w:eastAsia="微软雅黑" w:hAnsi="Times New Roman" w:cs="Times New Roman"/>
          <w:sz w:val="24"/>
          <w:szCs w:val="24"/>
        </w:rPr>
        <w:t>329 patients</w:t>
      </w:r>
      <w:r w:rsidR="00235381" w:rsidRPr="00923353">
        <w:rPr>
          <w:rFonts w:ascii="Times New Roman" w:eastAsia="微软雅黑" w:hAnsi="Times New Roman" w:cs="Times New Roman"/>
          <w:sz w:val="24"/>
          <w:szCs w:val="24"/>
        </w:rPr>
        <w:t xml:space="preserve"> with colon cancer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that had undergone</w:t>
      </w:r>
      <w:r w:rsidR="00372CE2" w:rsidRPr="00923353">
        <w:rPr>
          <w:rFonts w:ascii="Times New Roman" w:eastAsia="微软雅黑" w:hAnsi="Times New Roman" w:cs="Times New Roman"/>
          <w:sz w:val="24"/>
          <w:szCs w:val="24"/>
        </w:rPr>
        <w:t xml:space="preserve"> CME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s,</w:t>
      </w:r>
      <w:r w:rsidR="00372CE2" w:rsidRPr="00923353">
        <w:rPr>
          <w:rFonts w:ascii="Times New Roman" w:eastAsia="微软雅黑" w:hAnsi="Times New Roman" w:cs="Times New Roman"/>
          <w:sz w:val="24"/>
          <w:szCs w:val="24"/>
        </w:rPr>
        <w:t xml:space="preserve"> and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they </w:t>
      </w:r>
      <w:r w:rsidR="00372CE2" w:rsidRPr="00923353">
        <w:rPr>
          <w:rFonts w:ascii="Times New Roman" w:eastAsia="微软雅黑" w:hAnsi="Times New Roman" w:cs="Times New Roman"/>
          <w:sz w:val="24"/>
          <w:szCs w:val="24"/>
        </w:rPr>
        <w:t xml:space="preserve">concluded that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372CE2" w:rsidRPr="00923353">
        <w:rPr>
          <w:rFonts w:ascii="Times New Roman" w:eastAsia="微软雅黑" w:hAnsi="Times New Roman" w:cs="Times New Roman"/>
          <w:sz w:val="24"/>
          <w:szCs w:val="24"/>
        </w:rPr>
        <w:t xml:space="preserve">CME could significantly reduce the recurrence rate and improve the survival rate </w:t>
      </w:r>
      <w:r w:rsidR="009B4A56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b2hlbmJlcmdlcjwvQXV0aG9yPjxZZWFyPjIwMDk8L1ll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b2hlbmJlcmdlcjwvQXV0aG9yPjxZZWFyPjIwMDk8L1ll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9B4A56" w:rsidRPr="00923353">
        <w:rPr>
          <w:rFonts w:ascii="Times New Roman" w:eastAsia="微软雅黑" w:hAnsi="Times New Roman" w:cs="Times New Roman"/>
          <w:sz w:val="24"/>
          <w:szCs w:val="24"/>
        </w:rPr>
      </w:r>
      <w:r w:rsidR="009B4A56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4]</w:t>
      </w:r>
      <w:r w:rsidR="009B4A56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372CE2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E10C68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Based on the experience of </w:t>
      </w:r>
      <w:proofErr w:type="spellStart"/>
      <w:r w:rsidR="00372CE2" w:rsidRPr="00923353">
        <w:rPr>
          <w:rFonts w:ascii="Times New Roman" w:eastAsia="微软雅黑" w:hAnsi="Times New Roman" w:cs="Times New Roman"/>
          <w:sz w:val="24"/>
          <w:szCs w:val="24"/>
        </w:rPr>
        <w:t>Hohenberger</w:t>
      </w:r>
      <w:proofErr w:type="spellEnd"/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et al., a</w:t>
      </w:r>
      <w:r w:rsidR="00353342" w:rsidRPr="00923353">
        <w:rPr>
          <w:rFonts w:ascii="Times New Roman" w:eastAsia="微软雅黑" w:hAnsi="Times New Roman" w:cs="Times New Roman"/>
          <w:sz w:val="24"/>
          <w:szCs w:val="24"/>
        </w:rPr>
        <w:t xml:space="preserve"> CME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should be performed </w:t>
      </w:r>
      <w:r w:rsidR="00353342" w:rsidRPr="00923353">
        <w:rPr>
          <w:rFonts w:ascii="Times New Roman" w:eastAsia="微软雅黑" w:hAnsi="Times New Roman" w:cs="Times New Roman"/>
          <w:sz w:val="24"/>
          <w:szCs w:val="24"/>
        </w:rPr>
        <w:t xml:space="preserve">in the radical resection of colon cancer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in order</w:t>
      </w:r>
      <w:r w:rsidR="00353342" w:rsidRPr="00923353">
        <w:rPr>
          <w:rFonts w:ascii="Times New Roman" w:eastAsia="微软雅黑" w:hAnsi="Times New Roman" w:cs="Times New Roman"/>
          <w:sz w:val="24"/>
          <w:szCs w:val="24"/>
        </w:rPr>
        <w:t xml:space="preserve"> to remove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all of the </w:t>
      </w:r>
      <w:r w:rsidR="00353342" w:rsidRPr="00923353">
        <w:rPr>
          <w:rFonts w:ascii="Times New Roman" w:eastAsia="微软雅黑" w:hAnsi="Times New Roman" w:cs="Times New Roman"/>
          <w:sz w:val="24"/>
          <w:szCs w:val="24"/>
        </w:rPr>
        <w:t>tumor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s, based on the e</w:t>
      </w:r>
      <w:r w:rsidR="00353342" w:rsidRPr="00923353">
        <w:rPr>
          <w:rFonts w:ascii="Times New Roman" w:eastAsia="微软雅黑" w:hAnsi="Times New Roman" w:cs="Times New Roman"/>
          <w:sz w:val="24"/>
          <w:szCs w:val="24"/>
        </w:rPr>
        <w:t xml:space="preserve">xcision of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353342" w:rsidRPr="00923353">
        <w:rPr>
          <w:rFonts w:ascii="Times New Roman" w:eastAsia="微软雅黑" w:hAnsi="Times New Roman" w:cs="Times New Roman"/>
          <w:sz w:val="24"/>
          <w:szCs w:val="24"/>
        </w:rPr>
        <w:t>complete</w:t>
      </w:r>
      <w:r w:rsidR="00353342" w:rsidRPr="009233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3342" w:rsidRPr="00923353">
        <w:rPr>
          <w:rFonts w:ascii="Times New Roman" w:eastAsia="微软雅黑" w:hAnsi="Times New Roman" w:cs="Times New Roman"/>
          <w:sz w:val="24"/>
          <w:szCs w:val="24"/>
        </w:rPr>
        <w:t>mesocolon</w:t>
      </w:r>
      <w:proofErr w:type="spellEnd"/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DC550D" w:rsidRPr="00923353">
        <w:rPr>
          <w:rFonts w:ascii="Times New Roman" w:eastAsia="微软雅黑" w:hAnsi="Times New Roman" w:cs="Times New Roman"/>
          <w:sz w:val="24"/>
          <w:szCs w:val="24"/>
        </w:rPr>
        <w:t xml:space="preserve"> and achieve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DC550D" w:rsidRPr="00923353">
        <w:rPr>
          <w:rFonts w:ascii="Times New Roman" w:eastAsia="微软雅黑" w:hAnsi="Times New Roman" w:cs="Times New Roman"/>
          <w:sz w:val="24"/>
          <w:szCs w:val="24"/>
        </w:rPr>
        <w:t>maximum lymph node</w:t>
      </w:r>
      <w:r w:rsidR="009B4A56" w:rsidRPr="00923353">
        <w:rPr>
          <w:rFonts w:ascii="Times New Roman" w:eastAsia="微软雅黑" w:hAnsi="Times New Roman" w:cs="Times New Roman"/>
          <w:sz w:val="24"/>
          <w:szCs w:val="24"/>
        </w:rPr>
        <w:t xml:space="preserve"> harvest</w:t>
      </w:r>
      <w:r w:rsidR="00DC550D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C07284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7379F0" w:rsidRPr="00923353">
        <w:rPr>
          <w:rFonts w:ascii="Times New Roman" w:eastAsia="微软雅黑" w:hAnsi="Times New Roman" w:cs="Times New Roman"/>
          <w:sz w:val="24"/>
          <w:szCs w:val="24"/>
        </w:rPr>
        <w:t xml:space="preserve">CME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has brought the new concept of </w:t>
      </w:r>
      <w:r w:rsidR="007379F0" w:rsidRPr="00923353">
        <w:rPr>
          <w:rFonts w:ascii="Times New Roman" w:eastAsia="微软雅黑" w:hAnsi="Times New Roman" w:cs="Times New Roman"/>
          <w:sz w:val="24"/>
          <w:szCs w:val="24"/>
        </w:rPr>
        <w:t xml:space="preserve">fine anatomy </w:t>
      </w:r>
      <w:r w:rsidR="00D2667A" w:rsidRPr="00923353">
        <w:rPr>
          <w:rFonts w:ascii="Times New Roman" w:eastAsia="微软雅黑" w:hAnsi="Times New Roman" w:cs="Times New Roman"/>
          <w:sz w:val="24"/>
          <w:szCs w:val="24"/>
        </w:rPr>
        <w:t>through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out</w:t>
      </w:r>
      <w:r w:rsidR="00D2667A" w:rsidRPr="00923353">
        <w:rPr>
          <w:rFonts w:ascii="Times New Roman" w:eastAsia="微软雅黑" w:hAnsi="Times New Roman" w:cs="Times New Roman"/>
          <w:sz w:val="24"/>
          <w:szCs w:val="24"/>
        </w:rPr>
        <w:t xml:space="preserve"> the entire colon cancer surgery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process</w:t>
      </w:r>
      <w:r w:rsidR="00D2667A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A203AA" w:rsidRPr="00923353">
        <w:rPr>
          <w:rFonts w:ascii="Times New Roman" w:eastAsia="微软雅黑" w:hAnsi="Times New Roman" w:cs="Times New Roman"/>
          <w:sz w:val="24"/>
          <w:szCs w:val="24"/>
        </w:rPr>
        <w:t>W</w:t>
      </w:r>
      <w:r w:rsidR="00E10C68" w:rsidRPr="00923353">
        <w:rPr>
          <w:rFonts w:ascii="Times New Roman" w:eastAsia="微软雅黑" w:hAnsi="Times New Roman" w:cs="Times New Roman"/>
          <w:sz w:val="24"/>
          <w:szCs w:val="24"/>
        </w:rPr>
        <w:t>e conducted CME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s based on </w:t>
      </w:r>
      <w:r w:rsidR="00E10C68" w:rsidRPr="00923353">
        <w:rPr>
          <w:rFonts w:ascii="Times New Roman" w:eastAsia="微软雅黑" w:hAnsi="Times New Roman" w:cs="Times New Roman"/>
          <w:sz w:val="24"/>
          <w:szCs w:val="24"/>
        </w:rPr>
        <w:t>laparoscopic right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hemi</w:t>
      </w:r>
      <w:r w:rsidR="00E10C68" w:rsidRPr="00923353">
        <w:rPr>
          <w:rFonts w:ascii="Times New Roman" w:eastAsia="微软雅黑" w:hAnsi="Times New Roman" w:cs="Times New Roman"/>
          <w:sz w:val="24"/>
          <w:szCs w:val="24"/>
        </w:rPr>
        <w:t>colon</w:t>
      </w:r>
      <w:proofErr w:type="spellEnd"/>
      <w:r w:rsidR="00E10C68" w:rsidRPr="00923353">
        <w:rPr>
          <w:rFonts w:ascii="Times New Roman" w:eastAsia="微软雅黑" w:hAnsi="Times New Roman" w:cs="Times New Roman"/>
          <w:sz w:val="24"/>
          <w:szCs w:val="24"/>
        </w:rPr>
        <w:t xml:space="preserve"> cancer resection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s,</w:t>
      </w:r>
      <w:r w:rsidR="00E10C68" w:rsidRPr="00923353">
        <w:rPr>
          <w:rFonts w:ascii="Times New Roman" w:eastAsia="微软雅黑" w:hAnsi="Times New Roman" w:cs="Times New Roman"/>
          <w:sz w:val="24"/>
          <w:szCs w:val="24"/>
        </w:rPr>
        <w:t xml:space="preserve"> and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we</w:t>
      </w:r>
      <w:r w:rsidR="00E10C68" w:rsidRPr="00923353">
        <w:rPr>
          <w:rFonts w:ascii="Times New Roman" w:eastAsia="微软雅黑" w:hAnsi="Times New Roman" w:cs="Times New Roman"/>
          <w:sz w:val="24"/>
          <w:szCs w:val="24"/>
        </w:rPr>
        <w:t xml:space="preserve"> observed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their </w:t>
      </w:r>
      <w:r w:rsidR="00E10C68" w:rsidRPr="00923353">
        <w:rPr>
          <w:rFonts w:ascii="Times New Roman" w:eastAsia="微软雅黑" w:hAnsi="Times New Roman" w:cs="Times New Roman"/>
          <w:sz w:val="24"/>
          <w:szCs w:val="24"/>
        </w:rPr>
        <w:t>short-term efficacy and safety.</w:t>
      </w:r>
    </w:p>
    <w:p w14:paraId="7C936FF4" w14:textId="4FFA13D0" w:rsidR="00321AAC" w:rsidRPr="00923353" w:rsidRDefault="00A203AA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bookmarkStart w:id="102" w:name="OLE_LINK31"/>
      <w:bookmarkStart w:id="103" w:name="OLE_LINK36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fter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reviewing the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clinical data,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we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discovered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that </w:t>
      </w:r>
      <w:bookmarkEnd w:id="102"/>
      <w:bookmarkEnd w:id="103"/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795BFD" w:rsidRPr="00923353">
        <w:rPr>
          <w:rFonts w:ascii="Times New Roman" w:eastAsia="微软雅黑" w:hAnsi="Times New Roman" w:cs="Times New Roman"/>
          <w:sz w:val="24"/>
          <w:szCs w:val="24"/>
        </w:rPr>
        <w:t xml:space="preserve">incision pain was slighter, and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795BFD" w:rsidRPr="00923353">
        <w:rPr>
          <w:rFonts w:ascii="Times New Roman" w:eastAsia="微软雅黑" w:hAnsi="Times New Roman" w:cs="Times New Roman"/>
          <w:sz w:val="24"/>
          <w:szCs w:val="24"/>
        </w:rPr>
        <w:t xml:space="preserve">time to get out of bed and time to first flatus </w:t>
      </w:r>
      <w:r w:rsidR="00635056">
        <w:rPr>
          <w:rFonts w:ascii="Times New Roman" w:eastAsia="微软雅黑" w:hAnsi="Times New Roman" w:cs="Times New Roman" w:hint="eastAsia"/>
          <w:sz w:val="24"/>
          <w:szCs w:val="24"/>
        </w:rPr>
        <w:t>was</w:t>
      </w:r>
      <w:r w:rsidR="00795BFD" w:rsidRPr="00923353">
        <w:rPr>
          <w:rFonts w:ascii="Times New Roman" w:eastAsia="微软雅黑" w:hAnsi="Times New Roman" w:cs="Times New Roman"/>
          <w:sz w:val="24"/>
          <w:szCs w:val="24"/>
        </w:rPr>
        <w:t xml:space="preserve"> earlier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>in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 those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 patients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who underwent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 laparoscopic CME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 than 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 xml:space="preserve">in those who underwent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>open CME</w:t>
      </w:r>
      <w:r w:rsidR="00C25E36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. This may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have been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>due to the minimally invasive laparoscopic surgery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, with its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small abdominal incision and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slight traumatic reaction, which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are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beneficial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for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the rapid recovery of postoperative intestinal function.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Its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minimally invasive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feature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is also good for preventing pulmonary complications. In this study, </w:t>
      </w:r>
      <w:r w:rsidR="00531E90" w:rsidRPr="00923353">
        <w:rPr>
          <w:rFonts w:ascii="Times New Roman" w:eastAsia="微软雅黑" w:hAnsi="Times New Roman" w:cs="Times New Roman"/>
          <w:sz w:val="24"/>
          <w:szCs w:val="24"/>
        </w:rPr>
        <w:t>the postoperative complications included incision infection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531E90" w:rsidRPr="00923353">
        <w:rPr>
          <w:rFonts w:ascii="Times New Roman" w:eastAsia="微软雅黑" w:hAnsi="Times New Roman" w:cs="Times New Roman"/>
          <w:sz w:val="24"/>
          <w:szCs w:val="24"/>
        </w:rPr>
        <w:t xml:space="preserve"> in three cases and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an </w:t>
      </w:r>
      <w:r w:rsidR="00531E90" w:rsidRPr="00923353">
        <w:rPr>
          <w:rFonts w:ascii="Times New Roman" w:eastAsia="微软雅黑" w:hAnsi="Times New Roman" w:cs="Times New Roman"/>
          <w:sz w:val="24"/>
          <w:szCs w:val="24"/>
        </w:rPr>
        <w:t>intestinal obstruction in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 one case</w:t>
      </w:r>
      <w:r w:rsidR="00531E90" w:rsidRPr="00923353">
        <w:rPr>
          <w:rFonts w:ascii="Times New Roman" w:eastAsia="微软雅黑" w:hAnsi="Times New Roman" w:cs="Times New Roman"/>
          <w:sz w:val="24"/>
          <w:szCs w:val="24"/>
        </w:rPr>
        <w:t xml:space="preserve">,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but there were </w:t>
      </w:r>
      <w:r w:rsidR="00531E90" w:rsidRPr="00923353">
        <w:rPr>
          <w:rFonts w:ascii="Times New Roman" w:eastAsia="微软雅黑" w:hAnsi="Times New Roman" w:cs="Times New Roman"/>
          <w:sz w:val="24"/>
          <w:szCs w:val="24"/>
        </w:rPr>
        <w:t>n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>o pulmonary infection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s in any of the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 patients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who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 xml:space="preserve">underwent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1A5615" w:rsidRPr="00923353">
        <w:rPr>
          <w:rFonts w:ascii="Times New Roman" w:eastAsia="微软雅黑" w:hAnsi="Times New Roman" w:cs="Times New Roman"/>
          <w:sz w:val="24"/>
          <w:szCs w:val="24"/>
        </w:rPr>
        <w:t>laparoscopic CME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2A6692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5C21C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The p</w:t>
      </w:r>
      <w:r w:rsidR="005C21C6" w:rsidRPr="00923353">
        <w:rPr>
          <w:rFonts w:ascii="Times New Roman" w:eastAsia="微软雅黑" w:hAnsi="Times New Roman" w:cs="Times New Roman"/>
          <w:sz w:val="24"/>
          <w:szCs w:val="24"/>
        </w:rPr>
        <w:t xml:space="preserve">ostoperative complication rate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showed</w:t>
      </w:r>
      <w:r w:rsidR="005C21C6" w:rsidRPr="00923353">
        <w:rPr>
          <w:rFonts w:ascii="Times New Roman" w:eastAsia="微软雅黑" w:hAnsi="Times New Roman" w:cs="Times New Roman"/>
          <w:sz w:val="24"/>
          <w:szCs w:val="24"/>
        </w:rPr>
        <w:t xml:space="preserve"> no statistical difference between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5C21C6" w:rsidRPr="00923353">
        <w:rPr>
          <w:rFonts w:ascii="Times New Roman" w:eastAsia="微软雅黑" w:hAnsi="Times New Roman" w:cs="Times New Roman"/>
          <w:sz w:val="24"/>
          <w:szCs w:val="24"/>
        </w:rPr>
        <w:t>laparoscopic CME and open CME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 groups</w:t>
      </w:r>
      <w:r w:rsidR="005C21C6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991505" w:rsidRPr="00923353">
        <w:rPr>
          <w:rFonts w:ascii="Times New Roman" w:eastAsia="微软雅黑" w:hAnsi="Times New Roman" w:cs="Times New Roman"/>
          <w:sz w:val="24"/>
          <w:szCs w:val="24"/>
        </w:rPr>
        <w:t>The number of lymph node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s harvested</w:t>
      </w:r>
      <w:r w:rsidR="00991505" w:rsidRPr="00923353">
        <w:rPr>
          <w:rFonts w:ascii="Times New Roman" w:eastAsia="微软雅黑" w:hAnsi="Times New Roman" w:cs="Times New Roman"/>
          <w:sz w:val="24"/>
          <w:szCs w:val="24"/>
        </w:rPr>
        <w:t xml:space="preserve"> in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991505" w:rsidRPr="00923353">
        <w:rPr>
          <w:rFonts w:ascii="Times New Roman" w:eastAsia="微软雅黑" w:hAnsi="Times New Roman" w:cs="Times New Roman"/>
          <w:sz w:val="24"/>
          <w:szCs w:val="24"/>
        </w:rPr>
        <w:t>laparoscopic CME group was slight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ly</w:t>
      </w:r>
      <w:r w:rsidR="00991505" w:rsidRPr="00923353">
        <w:rPr>
          <w:rFonts w:ascii="Times New Roman" w:eastAsia="微软雅黑" w:hAnsi="Times New Roman" w:cs="Times New Roman"/>
          <w:sz w:val="24"/>
          <w:szCs w:val="24"/>
        </w:rPr>
        <w:t xml:space="preserve"> higher than that in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991505" w:rsidRPr="00923353">
        <w:rPr>
          <w:rFonts w:ascii="Times New Roman" w:eastAsia="微软雅黑" w:hAnsi="Times New Roman" w:cs="Times New Roman"/>
          <w:sz w:val="24"/>
          <w:szCs w:val="24"/>
        </w:rPr>
        <w:t>open CME group, but there was no statistical</w:t>
      </w:r>
      <w:r w:rsidR="00531E90" w:rsidRPr="00923353">
        <w:rPr>
          <w:rFonts w:ascii="Times New Roman" w:eastAsia="微软雅黑" w:hAnsi="Times New Roman" w:cs="Times New Roman"/>
          <w:sz w:val="24"/>
          <w:szCs w:val="24"/>
        </w:rPr>
        <w:t xml:space="preserve"> difference, which is in line with other reports </w:t>
      </w:r>
      <w:r w:rsidR="00191651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dWFuZzwvQXV0aG9yPjxZZWFyPjIwMTU8L1llYXI+PFJl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dWFuZzwvQXV0aG9yPjxZZWFyPjIwMTU8L1llYXI+PFJl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191651" w:rsidRPr="00923353">
        <w:rPr>
          <w:rFonts w:ascii="Times New Roman" w:eastAsia="微软雅黑" w:hAnsi="Times New Roman" w:cs="Times New Roman"/>
          <w:sz w:val="24"/>
          <w:szCs w:val="24"/>
        </w:rPr>
      </w:r>
      <w:r w:rsidR="00191651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14]</w:t>
      </w:r>
      <w:r w:rsidR="00191651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531E90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F2395E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</w:p>
    <w:p w14:paraId="0CD0CD67" w14:textId="44323103" w:rsidR="00795BFD" w:rsidRPr="00923353" w:rsidRDefault="00B47D55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ll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of the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patients received follow-up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in this study. D</w:t>
      </w:r>
      <w:r w:rsidR="00483511" w:rsidRPr="00923353">
        <w:rPr>
          <w:rFonts w:ascii="Times New Roman" w:eastAsia="微软雅黑" w:hAnsi="Times New Roman" w:cs="Times New Roman"/>
          <w:sz w:val="24"/>
          <w:szCs w:val="24"/>
        </w:rPr>
        <w:t xml:space="preserve">uring the </w:t>
      </w:r>
      <w:r w:rsidR="005B736C" w:rsidRPr="00923353">
        <w:rPr>
          <w:rFonts w:ascii="Times New Roman" w:eastAsia="微软雅黑" w:hAnsi="Times New Roman" w:cs="Times New Roman"/>
          <w:sz w:val="24"/>
          <w:szCs w:val="24"/>
        </w:rPr>
        <w:t xml:space="preserve">follow-up (range from 1 to 46 </w:t>
      </w:r>
      <w:r w:rsidR="00483511" w:rsidRPr="00923353">
        <w:rPr>
          <w:rFonts w:ascii="Times New Roman" w:eastAsia="微软雅黑" w:hAnsi="Times New Roman" w:cs="Times New Roman"/>
          <w:sz w:val="24"/>
          <w:szCs w:val="24"/>
        </w:rPr>
        <w:t>months),</w:t>
      </w:r>
      <w:r w:rsidR="005B736C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there were</w:t>
      </w:r>
      <w:r w:rsidR="00483511" w:rsidRPr="00923353">
        <w:rPr>
          <w:rFonts w:ascii="Times New Roman" w:eastAsia="微软雅黑" w:hAnsi="Times New Roman" w:cs="Times New Roman"/>
          <w:sz w:val="24"/>
          <w:szCs w:val="24"/>
        </w:rPr>
        <w:t xml:space="preserve"> two</w:t>
      </w:r>
      <w:r w:rsidR="00895281" w:rsidRPr="00923353">
        <w:rPr>
          <w:rFonts w:ascii="Times New Roman" w:eastAsia="微软雅黑" w:hAnsi="Times New Roman" w:cs="Times New Roman"/>
          <w:sz w:val="24"/>
          <w:szCs w:val="24"/>
        </w:rPr>
        <w:t xml:space="preserve"> patients with</w:t>
      </w:r>
      <w:r w:rsidR="00483511" w:rsidRPr="00923353">
        <w:rPr>
          <w:rFonts w:ascii="Times New Roman" w:eastAsia="微软雅黑" w:hAnsi="Times New Roman" w:cs="Times New Roman"/>
          <w:sz w:val="24"/>
          <w:szCs w:val="24"/>
        </w:rPr>
        <w:t xml:space="preserve"> tumor recurrence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in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laparoscopic CME group, one of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which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died</w:t>
      </w:r>
      <w:r w:rsidR="00483511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6809E0" w:rsidRPr="00923353">
        <w:rPr>
          <w:rFonts w:ascii="Times New Roman" w:eastAsia="微软雅黑" w:hAnsi="Times New Roman" w:cs="Times New Roman"/>
          <w:sz w:val="24"/>
          <w:szCs w:val="24"/>
        </w:rPr>
        <w:t xml:space="preserve"> The recurrence rate and death rate in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2A097F" w:rsidRPr="00923353">
        <w:rPr>
          <w:rFonts w:ascii="Times New Roman" w:eastAsia="微软雅黑" w:hAnsi="Times New Roman" w:cs="Times New Roman"/>
          <w:sz w:val="24"/>
          <w:szCs w:val="24"/>
        </w:rPr>
        <w:t xml:space="preserve">laparoscopic CME group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exhibited </w:t>
      </w:r>
      <w:r w:rsidR="002A097F" w:rsidRPr="00923353">
        <w:rPr>
          <w:rFonts w:ascii="Times New Roman" w:eastAsia="微软雅黑" w:hAnsi="Times New Roman" w:cs="Times New Roman"/>
          <w:sz w:val="24"/>
          <w:szCs w:val="24"/>
        </w:rPr>
        <w:t>no difference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s when</w:t>
      </w:r>
      <w:r w:rsidR="002A097F" w:rsidRPr="00923353">
        <w:rPr>
          <w:rFonts w:ascii="Times New Roman" w:eastAsia="微软雅黑" w:hAnsi="Times New Roman" w:cs="Times New Roman"/>
          <w:sz w:val="24"/>
          <w:szCs w:val="24"/>
        </w:rPr>
        <w:t xml:space="preserve"> compared with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2A097F" w:rsidRPr="00923353">
        <w:rPr>
          <w:rFonts w:ascii="Times New Roman" w:eastAsia="微软雅黑" w:hAnsi="Times New Roman" w:cs="Times New Roman"/>
          <w:sz w:val="24"/>
          <w:szCs w:val="24"/>
        </w:rPr>
        <w:t>open CME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 group</w:t>
      </w:r>
      <w:r w:rsidR="002A097F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895281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Overall, a l</w:t>
      </w:r>
      <w:r w:rsidR="002567C8" w:rsidRPr="00923353">
        <w:rPr>
          <w:rFonts w:ascii="Times New Roman" w:eastAsia="微软雅黑" w:hAnsi="Times New Roman" w:cs="Times New Roman"/>
          <w:sz w:val="24"/>
          <w:szCs w:val="24"/>
        </w:rPr>
        <w:t xml:space="preserve">aparoscopic CME for the treatment of radical right colon cancer is a minimally invasive surgery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that </w:t>
      </w:r>
      <w:r w:rsidR="002567C8" w:rsidRPr="00923353">
        <w:rPr>
          <w:rFonts w:ascii="Times New Roman" w:eastAsia="微软雅黑" w:hAnsi="Times New Roman" w:cs="Times New Roman"/>
          <w:sz w:val="24"/>
          <w:szCs w:val="24"/>
        </w:rPr>
        <w:t xml:space="preserve">can improve the quality of life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of the patient</w:t>
      </w:r>
      <w:r w:rsidR="002567C8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652124" w:rsidRPr="00923353">
        <w:rPr>
          <w:rFonts w:ascii="Times New Roman" w:eastAsia="微软雅黑" w:hAnsi="Times New Roman" w:cs="Times New Roman"/>
          <w:sz w:val="24"/>
          <w:szCs w:val="24"/>
        </w:rPr>
        <w:t>Therefore, it is concluded that</w:t>
      </w:r>
      <w:r w:rsidR="00DF5D36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DF5D36" w:rsidRPr="00923353">
        <w:rPr>
          <w:rFonts w:ascii="Times New Roman" w:eastAsia="微软雅黑" w:hAnsi="Times New Roman" w:cs="Times New Roman"/>
          <w:sz w:val="24"/>
          <w:szCs w:val="24"/>
        </w:rPr>
        <w:t>laparoscopic CME for the treatment of radical right colon cancer</w:t>
      </w:r>
      <w:r w:rsidR="00652124" w:rsidRPr="00923353">
        <w:rPr>
          <w:rFonts w:ascii="Times New Roman" w:eastAsia="微软雅黑" w:hAnsi="Times New Roman" w:cs="Times New Roman"/>
          <w:sz w:val="24"/>
          <w:szCs w:val="24"/>
        </w:rPr>
        <w:t xml:space="preserve"> is safe and feasible.</w:t>
      </w:r>
    </w:p>
    <w:p w14:paraId="732253B8" w14:textId="081D46AE" w:rsidR="00E37580" w:rsidRPr="00923353" w:rsidRDefault="00F508D3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In recent years, with the rapid development of </w:t>
      </w:r>
      <w:bookmarkStart w:id="104" w:name="OLE_LINK114"/>
      <w:bookmarkStart w:id="105" w:name="OLE_LINK115"/>
      <w:r w:rsidRPr="00923353">
        <w:rPr>
          <w:rFonts w:ascii="Times New Roman" w:eastAsia="微软雅黑" w:hAnsi="Times New Roman" w:cs="Times New Roman"/>
          <w:sz w:val="24"/>
          <w:szCs w:val="24"/>
        </w:rPr>
        <w:t>laparoscopic</w:t>
      </w:r>
      <w:bookmarkEnd w:id="104"/>
      <w:bookmarkEnd w:id="105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techniques, minimally invasive surgery has become increasingly popular. </w:t>
      </w:r>
      <w:r w:rsidR="00CA1398" w:rsidRPr="00923353">
        <w:rPr>
          <w:rFonts w:ascii="Times New Roman" w:eastAsia="微软雅黑" w:hAnsi="Times New Roman" w:cs="Times New Roman"/>
          <w:sz w:val="24"/>
          <w:szCs w:val="24"/>
        </w:rPr>
        <w:t>Laparoscopic colorectal cancer surgery</w:t>
      </w:r>
      <w:r w:rsidR="00943226" w:rsidRPr="00923353">
        <w:rPr>
          <w:rFonts w:ascii="Times New Roman" w:eastAsia="微软雅黑" w:hAnsi="Times New Roman" w:cs="Times New Roman"/>
          <w:sz w:val="24"/>
          <w:szCs w:val="24"/>
        </w:rPr>
        <w:t xml:space="preserve">, </w:t>
      </w:r>
      <w:r w:rsidR="00943226" w:rsidRPr="00923353">
        <w:rPr>
          <w:rFonts w:ascii="Times New Roman" w:eastAsia="微软雅黑" w:hAnsi="Times New Roman" w:cs="Times New Roman"/>
          <w:sz w:val="24"/>
          <w:szCs w:val="24"/>
        </w:rPr>
        <w:lastRenderedPageBreak/>
        <w:t>which has an obvious minimally invasive advantage in the abdominal cavity,</w:t>
      </w:r>
      <w:r w:rsidR="00CA1398" w:rsidRPr="00923353">
        <w:rPr>
          <w:rFonts w:ascii="Times New Roman" w:eastAsia="微软雅黑" w:hAnsi="Times New Roman" w:cs="Times New Roman"/>
          <w:sz w:val="24"/>
          <w:szCs w:val="24"/>
        </w:rPr>
        <w:t xml:space="preserve"> has become one of the most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established </w:t>
      </w:r>
      <w:r w:rsidR="00CA1398" w:rsidRPr="00923353">
        <w:rPr>
          <w:rFonts w:ascii="Times New Roman" w:eastAsia="微软雅黑" w:hAnsi="Times New Roman" w:cs="Times New Roman"/>
          <w:sz w:val="24"/>
          <w:szCs w:val="24"/>
        </w:rPr>
        <w:t>surgical method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s used for</w:t>
      </w:r>
      <w:r w:rsidR="00CA1398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bookmarkStart w:id="106" w:name="OLE_LINK109"/>
      <w:bookmarkStart w:id="107" w:name="OLE_LINK110"/>
      <w:r w:rsidR="00CA1398" w:rsidRPr="00923353">
        <w:rPr>
          <w:rFonts w:ascii="Times New Roman" w:eastAsia="微软雅黑" w:hAnsi="Times New Roman" w:cs="Times New Roman"/>
          <w:sz w:val="24"/>
          <w:szCs w:val="24"/>
        </w:rPr>
        <w:t xml:space="preserve">gastrointestinal cancer surgery </w:t>
      </w:r>
      <w:bookmarkEnd w:id="106"/>
      <w:bookmarkEnd w:id="107"/>
      <w:r w:rsidR="006E5BDC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MYWluYXM8L0F1dGhvcj48WWVhcj4yMDE4PC9ZZWFyPjxS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MYWluYXM8L0F1dGhvcj48WWVhcj4yMDE4PC9ZZWFyPjxS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6E5BDC" w:rsidRPr="00923353">
        <w:rPr>
          <w:rFonts w:ascii="Times New Roman" w:eastAsia="微软雅黑" w:hAnsi="Times New Roman" w:cs="Times New Roman"/>
          <w:sz w:val="24"/>
          <w:szCs w:val="24"/>
        </w:rPr>
      </w:r>
      <w:r w:rsidR="006E5BDC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15,16]</w:t>
      </w:r>
      <w:r w:rsidR="006E5BDC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CA1398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8B3837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For the better application of CMEs in laparoscopic </w:t>
      </w:r>
      <w:proofErr w:type="spellStart"/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hemicolectomies</w:t>
      </w:r>
      <w:proofErr w:type="spellEnd"/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321AAC" w:rsidRPr="00923353">
        <w:rPr>
          <w:rFonts w:ascii="Times New Roman" w:eastAsia="微软雅黑" w:hAnsi="Times New Roman" w:cs="Times New Roman"/>
          <w:sz w:val="24"/>
          <w:szCs w:val="24"/>
        </w:rPr>
        <w:t>for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 right colon carcinoma</w:t>
      </w:r>
      <w:r w:rsidR="00321AAC" w:rsidRPr="00923353">
        <w:rPr>
          <w:rFonts w:ascii="Times New Roman" w:eastAsia="微软雅黑" w:hAnsi="Times New Roman" w:cs="Times New Roman"/>
          <w:sz w:val="24"/>
          <w:szCs w:val="24"/>
        </w:rPr>
        <w:t xml:space="preserve"> cases,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 t</w:t>
      </w:r>
      <w:r w:rsidR="007C2E50" w:rsidRPr="00923353">
        <w:rPr>
          <w:rFonts w:ascii="Times New Roman" w:eastAsia="微软雅黑" w:hAnsi="Times New Roman" w:cs="Times New Roman"/>
          <w:sz w:val="24"/>
          <w:szCs w:val="24"/>
        </w:rPr>
        <w:t>he following points</w:t>
      </w:r>
      <w:r w:rsidR="008152DF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have been </w:t>
      </w:r>
      <w:r w:rsidR="007C2E50" w:rsidRPr="00923353">
        <w:rPr>
          <w:rFonts w:ascii="Times New Roman" w:eastAsia="微软雅黑" w:hAnsi="Times New Roman" w:cs="Times New Roman"/>
          <w:sz w:val="24"/>
          <w:szCs w:val="24"/>
        </w:rPr>
        <w:t xml:space="preserve">summarized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in the literature</w:t>
      </w:r>
      <w:r w:rsidR="000411C3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03701E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GZW5nPC9BdXRob3I+PFllYXI+MjAxMjwvWWVhcj48UmVj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GZW5nPC9BdXRob3I+PFllYXI+MjAxMjwvWWVhcj48UmVj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03701E" w:rsidRPr="00923353">
        <w:rPr>
          <w:rFonts w:ascii="Times New Roman" w:eastAsia="微软雅黑" w:hAnsi="Times New Roman" w:cs="Times New Roman"/>
          <w:sz w:val="24"/>
          <w:szCs w:val="24"/>
        </w:rPr>
      </w:r>
      <w:r w:rsidR="0003701E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8,12,17,18]</w:t>
      </w:r>
      <w:r w:rsidR="0003701E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7C2E50" w:rsidRPr="00923353">
        <w:rPr>
          <w:rFonts w:ascii="Times New Roman" w:eastAsia="微软雅黑" w:hAnsi="Times New Roman" w:cs="Times New Roman"/>
          <w:sz w:val="24"/>
          <w:szCs w:val="24"/>
        </w:rPr>
        <w:t xml:space="preserve"> and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in </w:t>
      </w:r>
      <w:r w:rsidR="007C2E50" w:rsidRPr="00923353">
        <w:rPr>
          <w:rFonts w:ascii="Times New Roman" w:eastAsia="微软雅黑" w:hAnsi="Times New Roman" w:cs="Times New Roman"/>
          <w:sz w:val="24"/>
          <w:szCs w:val="24"/>
        </w:rPr>
        <w:t xml:space="preserve">our </w:t>
      </w:r>
      <w:r w:rsidR="002D0FC6" w:rsidRPr="00923353">
        <w:rPr>
          <w:rFonts w:ascii="Times New Roman" w:eastAsia="微软雅黑" w:hAnsi="Times New Roman" w:cs="Times New Roman"/>
          <w:sz w:val="24"/>
          <w:szCs w:val="24"/>
        </w:rPr>
        <w:t xml:space="preserve">clinical </w:t>
      </w:r>
      <w:r w:rsidR="007C2E50" w:rsidRPr="00923353">
        <w:rPr>
          <w:rFonts w:ascii="Times New Roman" w:eastAsia="微软雅黑" w:hAnsi="Times New Roman" w:cs="Times New Roman"/>
          <w:sz w:val="24"/>
          <w:szCs w:val="24"/>
        </w:rPr>
        <w:t>experience</w:t>
      </w:r>
      <w:r w:rsidR="000411C3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09180E" w:rsidRPr="00923353">
        <w:rPr>
          <w:rFonts w:ascii="Times New Roman" w:eastAsia="微软雅黑" w:hAnsi="Times New Roman" w:cs="Times New Roman"/>
          <w:sz w:val="24"/>
          <w:szCs w:val="24"/>
        </w:rPr>
        <w:t xml:space="preserve">First,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a </w:t>
      </w:r>
      <w:r w:rsidR="0009180E" w:rsidRPr="00923353">
        <w:rPr>
          <w:rFonts w:ascii="Times New Roman" w:eastAsia="微软雅黑" w:hAnsi="Times New Roman" w:cs="Times New Roman"/>
          <w:sz w:val="24"/>
          <w:szCs w:val="24"/>
        </w:rPr>
        <w:t>CME</w:t>
      </w:r>
      <w:bookmarkStart w:id="108" w:name="OLE_LINK43"/>
      <w:bookmarkStart w:id="109" w:name="OLE_LINK44"/>
      <w:r w:rsidR="0009180E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presents </w:t>
      </w:r>
      <w:r w:rsidR="0009180E" w:rsidRPr="00923353">
        <w:rPr>
          <w:rFonts w:ascii="Times New Roman" w:eastAsia="微软雅黑" w:hAnsi="Times New Roman" w:cs="Times New Roman"/>
          <w:sz w:val="24"/>
          <w:szCs w:val="24"/>
        </w:rPr>
        <w:t xml:space="preserve">the concept </w:t>
      </w:r>
      <w:bookmarkEnd w:id="108"/>
      <w:bookmarkEnd w:id="109"/>
      <w:r w:rsidR="0009180E" w:rsidRPr="00923353">
        <w:rPr>
          <w:rFonts w:ascii="Times New Roman" w:eastAsia="微软雅黑" w:hAnsi="Times New Roman" w:cs="Times New Roman"/>
          <w:sz w:val="24"/>
          <w:szCs w:val="24"/>
        </w:rPr>
        <w:t>of fine anatomy</w:t>
      </w:r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A s</w:t>
      </w:r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 xml:space="preserve">harp dissection was made along the fusion </w:t>
      </w:r>
      <w:proofErr w:type="spellStart"/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>fascial</w:t>
      </w:r>
      <w:proofErr w:type="spellEnd"/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 xml:space="preserve"> space between </w:t>
      </w:r>
      <w:proofErr w:type="spellStart"/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>Toldt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’s</w:t>
      </w:r>
      <w:proofErr w:type="spellEnd"/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 xml:space="preserve"> fascia and </w:t>
      </w:r>
      <w:proofErr w:type="spellStart"/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>Gerota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’s</w:t>
      </w:r>
      <w:proofErr w:type="spellEnd"/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 xml:space="preserve"> fascia, along the </w:t>
      </w:r>
      <w:proofErr w:type="spellStart"/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>pancreaticoduodenal</w:t>
      </w:r>
      <w:proofErr w:type="spellEnd"/>
      <w:r w:rsidR="003124A9" w:rsidRPr="00923353">
        <w:rPr>
          <w:rFonts w:ascii="Times New Roman" w:eastAsia="微软雅黑" w:hAnsi="Times New Roman" w:cs="Times New Roman"/>
          <w:sz w:val="24"/>
          <w:szCs w:val="24"/>
        </w:rPr>
        <w:t xml:space="preserve"> fascia. </w:t>
      </w:r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proofErr w:type="spellStart"/>
      <w:r w:rsidR="00DE6C58" w:rsidRPr="00923353">
        <w:rPr>
          <w:rFonts w:ascii="Times New Roman" w:eastAsia="微软雅黑" w:hAnsi="Times New Roman" w:cs="Times New Roman"/>
          <w:sz w:val="24"/>
          <w:szCs w:val="24"/>
        </w:rPr>
        <w:t>g</w:t>
      </w:r>
      <w:r w:rsidR="00381D9B" w:rsidRPr="00923353">
        <w:rPr>
          <w:rFonts w:ascii="Times New Roman" w:eastAsia="微软雅黑" w:hAnsi="Times New Roman" w:cs="Times New Roman"/>
          <w:sz w:val="24"/>
          <w:szCs w:val="24"/>
        </w:rPr>
        <w:t>astrocolic</w:t>
      </w:r>
      <w:proofErr w:type="spellEnd"/>
      <w:r w:rsidR="00381D9B" w:rsidRPr="00923353">
        <w:rPr>
          <w:rFonts w:ascii="Times New Roman" w:eastAsia="微软雅黑" w:hAnsi="Times New Roman" w:cs="Times New Roman"/>
          <w:sz w:val="24"/>
          <w:szCs w:val="24"/>
        </w:rPr>
        <w:t xml:space="preserve"> ligament was removed </w:t>
      </w:r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>under or above</w:t>
      </w:r>
      <w:r w:rsidR="00381D9B" w:rsidRPr="00923353">
        <w:rPr>
          <w:rFonts w:ascii="Times New Roman" w:eastAsia="微软雅黑" w:hAnsi="Times New Roman" w:cs="Times New Roman"/>
          <w:sz w:val="24"/>
          <w:szCs w:val="24"/>
        </w:rPr>
        <w:t xml:space="preserve"> the</w:t>
      </w:r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 xml:space="preserve"> vessel arch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e</w:t>
      </w:r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>s of</w:t>
      </w:r>
      <w:r w:rsidR="00381D9B"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="00381D9B" w:rsidRPr="00923353">
        <w:rPr>
          <w:rFonts w:ascii="Times New Roman" w:eastAsia="微软雅黑" w:hAnsi="Times New Roman" w:cs="Times New Roman"/>
          <w:sz w:val="24"/>
          <w:szCs w:val="24"/>
        </w:rPr>
        <w:t>greater curvature</w:t>
      </w:r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 xml:space="preserve">, and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A823FB" w:rsidRPr="00923353">
        <w:rPr>
          <w:rFonts w:ascii="Times New Roman" w:eastAsia="微软雅黑" w:hAnsi="Times New Roman" w:cs="Times New Roman"/>
          <w:sz w:val="24"/>
          <w:szCs w:val="24"/>
        </w:rPr>
        <w:t>right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proofErr w:type="spellStart"/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>hemicolon</w:t>
      </w:r>
      <w:proofErr w:type="spellEnd"/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 xml:space="preserve"> and its mesentery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were </w:t>
      </w:r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 xml:space="preserve">totally excised, which emphasizes the complete resection of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>lymph node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 xml:space="preserve"> and mesentery</w:t>
      </w:r>
      <w:r w:rsidR="00B57814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B57814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b2hlbmJlcmdlcjwvQXV0aG9yPjxZZWFyPjIwMDk8L1ll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Ib2hlbmJlcmdlcjwvQXV0aG9yPjxZZWFyPjIwMDk8L1ll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B57814" w:rsidRPr="00923353">
        <w:rPr>
          <w:rFonts w:ascii="Times New Roman" w:eastAsia="微软雅黑" w:hAnsi="Times New Roman" w:cs="Times New Roman"/>
          <w:sz w:val="24"/>
          <w:szCs w:val="24"/>
        </w:rPr>
      </w:r>
      <w:r w:rsidR="00B57814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4]</w:t>
      </w:r>
      <w:r w:rsidR="00B57814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0055DC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F40EB1" w:rsidRPr="00923353">
        <w:rPr>
          <w:rFonts w:ascii="Times New Roman" w:eastAsia="微软雅黑" w:hAnsi="Times New Roman" w:cs="Times New Roman"/>
          <w:sz w:val="24"/>
          <w:szCs w:val="24"/>
        </w:rPr>
        <w:t xml:space="preserve">Second, </w:t>
      </w:r>
      <w:r w:rsidR="008D35C5" w:rsidRPr="00923353">
        <w:rPr>
          <w:rFonts w:ascii="Times New Roman" w:eastAsia="微软雅黑" w:hAnsi="Times New Roman" w:cs="Times New Roman"/>
          <w:sz w:val="24"/>
          <w:szCs w:val="24"/>
        </w:rPr>
        <w:t xml:space="preserve">the peritoneal tissues of the superior mesenteric vein and arterial surface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were </w:t>
      </w:r>
      <w:r w:rsidR="008D35C5" w:rsidRPr="00923353">
        <w:rPr>
          <w:rFonts w:ascii="Times New Roman" w:eastAsia="微软雅黑" w:hAnsi="Times New Roman" w:cs="Times New Roman"/>
          <w:sz w:val="24"/>
          <w:szCs w:val="24"/>
        </w:rPr>
        <w:t xml:space="preserve">opened, and the blood vessels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were </w:t>
      </w:r>
      <w:r w:rsidR="008D35C5" w:rsidRPr="00923353">
        <w:rPr>
          <w:rFonts w:ascii="Times New Roman" w:eastAsia="微软雅黑" w:hAnsi="Times New Roman" w:cs="Times New Roman"/>
          <w:sz w:val="24"/>
          <w:szCs w:val="24"/>
        </w:rPr>
        <w:t xml:space="preserve">ligated and cut off in the central area for the most thorough removal of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8D35C5" w:rsidRPr="00923353">
        <w:rPr>
          <w:rFonts w:ascii="Times New Roman" w:eastAsia="微软雅黑" w:hAnsi="Times New Roman" w:cs="Times New Roman"/>
          <w:sz w:val="24"/>
          <w:szCs w:val="24"/>
        </w:rPr>
        <w:t>lymph node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8D35C5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B723D5" w:rsidRPr="00923353">
        <w:rPr>
          <w:rFonts w:ascii="Times New Roman" w:eastAsia="微软雅黑" w:hAnsi="Times New Roman" w:cs="Times New Roman"/>
          <w:sz w:val="24"/>
          <w:szCs w:val="24"/>
        </w:rPr>
        <w:t xml:space="preserve"> It is also </w:t>
      </w:r>
      <w:r w:rsidR="00DE1809" w:rsidRPr="00923353">
        <w:rPr>
          <w:rFonts w:ascii="Times New Roman" w:eastAsia="微软雅黑" w:hAnsi="Times New Roman" w:cs="Times New Roman"/>
          <w:sz w:val="24"/>
          <w:szCs w:val="24"/>
        </w:rPr>
        <w:t>beneficial</w:t>
      </w:r>
      <w:r w:rsidR="00EB0676" w:rsidRPr="00923353">
        <w:rPr>
          <w:rFonts w:ascii="Times New Roman" w:eastAsia="微软雅黑" w:hAnsi="Times New Roman" w:cs="Times New Roman"/>
          <w:sz w:val="24"/>
          <w:szCs w:val="24"/>
        </w:rPr>
        <w:t xml:space="preserve"> to block the </w:t>
      </w:r>
      <w:proofErr w:type="spellStart"/>
      <w:r w:rsidR="00EB0676" w:rsidRPr="00923353">
        <w:rPr>
          <w:rFonts w:ascii="Times New Roman" w:eastAsia="微软雅黑" w:hAnsi="Times New Roman" w:cs="Times New Roman"/>
          <w:sz w:val="24"/>
          <w:szCs w:val="24"/>
        </w:rPr>
        <w:t>hematogenous</w:t>
      </w:r>
      <w:proofErr w:type="spellEnd"/>
      <w:r w:rsidR="00EB0676" w:rsidRPr="00923353">
        <w:rPr>
          <w:rFonts w:ascii="Times New Roman" w:eastAsia="微软雅黑" w:hAnsi="Times New Roman" w:cs="Times New Roman"/>
          <w:sz w:val="24"/>
          <w:szCs w:val="24"/>
        </w:rPr>
        <w:t xml:space="preserve"> spread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ing</w:t>
      </w:r>
      <w:r w:rsidR="00EB0676" w:rsidRPr="00923353">
        <w:rPr>
          <w:rFonts w:ascii="Times New Roman" w:eastAsia="微软雅黑" w:hAnsi="Times New Roman" w:cs="Times New Roman"/>
          <w:sz w:val="24"/>
          <w:szCs w:val="24"/>
        </w:rPr>
        <w:t xml:space="preserve"> pathway of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EB0676" w:rsidRPr="00923353">
        <w:rPr>
          <w:rFonts w:ascii="Times New Roman" w:eastAsia="微软雅黑" w:hAnsi="Times New Roman" w:cs="Times New Roman"/>
          <w:sz w:val="24"/>
          <w:szCs w:val="24"/>
        </w:rPr>
        <w:t xml:space="preserve">tumor. </w:t>
      </w:r>
      <w:r w:rsidR="00DE1809" w:rsidRPr="00923353">
        <w:rPr>
          <w:rFonts w:ascii="Times New Roman" w:eastAsia="微软雅黑" w:hAnsi="Times New Roman" w:cs="Times New Roman"/>
          <w:sz w:val="24"/>
          <w:szCs w:val="24"/>
        </w:rPr>
        <w:t xml:space="preserve">The operation </w:t>
      </w:r>
      <w:r w:rsidR="00321AAC" w:rsidRPr="00923353">
        <w:rPr>
          <w:rFonts w:ascii="Times New Roman" w:eastAsia="微软雅黑" w:hAnsi="Times New Roman" w:cs="Times New Roman"/>
          <w:sz w:val="24"/>
          <w:szCs w:val="24"/>
        </w:rPr>
        <w:t xml:space="preserve">does not </w:t>
      </w:r>
      <w:r w:rsidR="00DE1809" w:rsidRPr="00923353">
        <w:rPr>
          <w:rFonts w:ascii="Times New Roman" w:eastAsia="微软雅黑" w:hAnsi="Times New Roman" w:cs="Times New Roman"/>
          <w:sz w:val="24"/>
          <w:szCs w:val="24"/>
        </w:rPr>
        <w:t>touch the tumor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="00DE1809" w:rsidRPr="00923353">
        <w:rPr>
          <w:rFonts w:ascii="Times New Roman" w:eastAsia="微软雅黑" w:hAnsi="Times New Roman" w:cs="Times New Roman"/>
          <w:sz w:val="24"/>
          <w:szCs w:val="24"/>
        </w:rPr>
        <w:t xml:space="preserve"> and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it </w:t>
      </w:r>
      <w:r w:rsidR="00DE1809" w:rsidRPr="00923353">
        <w:rPr>
          <w:rFonts w:ascii="Times New Roman" w:eastAsia="微软雅黑" w:hAnsi="Times New Roman" w:cs="Times New Roman"/>
          <w:sz w:val="24"/>
          <w:szCs w:val="24"/>
        </w:rPr>
        <w:t>significantly reduce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="00DE1809" w:rsidRPr="00923353">
        <w:rPr>
          <w:rFonts w:ascii="Times New Roman" w:eastAsia="微软雅黑" w:hAnsi="Times New Roman" w:cs="Times New Roman"/>
          <w:sz w:val="24"/>
          <w:szCs w:val="24"/>
        </w:rPr>
        <w:t xml:space="preserve"> the extrusion of the tumor, which is more consistent with the tumor-free principle in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tumor surgery</w:t>
      </w:r>
      <w:r w:rsidR="00DE1809" w:rsidRPr="00923353">
        <w:rPr>
          <w:rFonts w:ascii="Times New Roman" w:eastAsia="微软雅黑" w:hAnsi="Times New Roman" w:cs="Times New Roman"/>
          <w:sz w:val="24"/>
          <w:szCs w:val="24"/>
        </w:rPr>
        <w:t>.</w:t>
      </w:r>
      <w:r w:rsidR="008407D0" w:rsidRPr="00923353">
        <w:rPr>
          <w:rFonts w:ascii="Times New Roman" w:eastAsia="微软雅黑" w:hAnsi="Times New Roman" w:cs="Times New Roman"/>
          <w:sz w:val="24"/>
          <w:szCs w:val="24"/>
        </w:rPr>
        <w:t xml:space="preserve"> Third, </w:t>
      </w:r>
      <w:r w:rsidR="00EA5427" w:rsidRPr="00923353">
        <w:rPr>
          <w:rFonts w:ascii="Times New Roman" w:eastAsia="微软雅黑" w:hAnsi="Times New Roman" w:cs="Times New Roman"/>
          <w:sz w:val="24"/>
          <w:szCs w:val="24"/>
        </w:rPr>
        <w:t>the local magnification of the surgical field under laparoscopy is fully utilized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, making </w:t>
      </w:r>
      <w:r w:rsidR="00EA5427" w:rsidRPr="00923353">
        <w:rPr>
          <w:rFonts w:ascii="Times New Roman" w:eastAsia="微软雅黑" w:hAnsi="Times New Roman" w:cs="Times New Roman"/>
          <w:sz w:val="24"/>
          <w:szCs w:val="24"/>
        </w:rPr>
        <w:t xml:space="preserve">it more accurate in the surgical approach and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at the </w:t>
      </w:r>
      <w:r w:rsidR="00EA5427" w:rsidRPr="00923353">
        <w:rPr>
          <w:rFonts w:ascii="Times New Roman" w:eastAsia="微软雅黑" w:hAnsi="Times New Roman" w:cs="Times New Roman"/>
          <w:sz w:val="24"/>
          <w:szCs w:val="24"/>
        </w:rPr>
        <w:t xml:space="preserve">anatomical level. </w:t>
      </w:r>
      <w:r w:rsidR="00817941" w:rsidRPr="00923353">
        <w:rPr>
          <w:rFonts w:ascii="Times New Roman" w:eastAsia="微软雅黑" w:hAnsi="Times New Roman" w:cs="Times New Roman"/>
          <w:sz w:val="24"/>
          <w:szCs w:val="24"/>
        </w:rPr>
        <w:t xml:space="preserve">The enlargement of the laparoscope enables the smaller lymph nodes to be easily identified and removed. </w:t>
      </w:r>
      <w:r w:rsidR="005871B8" w:rsidRPr="00923353">
        <w:rPr>
          <w:rFonts w:ascii="Times New Roman" w:eastAsia="微软雅黑" w:hAnsi="Times New Roman" w:cs="Times New Roman"/>
          <w:sz w:val="24"/>
          <w:szCs w:val="24"/>
        </w:rPr>
        <w:t>Fourth</w:t>
      </w:r>
      <w:r w:rsidR="00B86A15" w:rsidRPr="00923353">
        <w:rPr>
          <w:rFonts w:ascii="Times New Roman" w:eastAsia="微软雅黑" w:hAnsi="Times New Roman" w:cs="Times New Roman"/>
          <w:sz w:val="24"/>
          <w:szCs w:val="24"/>
        </w:rPr>
        <w:t xml:space="preserve">, the use of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an </w:t>
      </w:r>
      <w:r w:rsidR="00B86A15" w:rsidRPr="00923353">
        <w:rPr>
          <w:rFonts w:ascii="Times New Roman" w:eastAsia="微软雅黑" w:hAnsi="Times New Roman" w:cs="Times New Roman"/>
          <w:sz w:val="24"/>
          <w:szCs w:val="24"/>
        </w:rPr>
        <w:t>ultrasound knife can s</w:t>
      </w:r>
      <w:r w:rsidR="000A7CE6" w:rsidRPr="00923353">
        <w:rPr>
          <w:rFonts w:ascii="Times New Roman" w:eastAsia="微软雅黑" w:hAnsi="Times New Roman" w:cs="Times New Roman"/>
          <w:sz w:val="24"/>
          <w:szCs w:val="24"/>
        </w:rPr>
        <w:t>ignificantly reduce bl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oo</w:t>
      </w:r>
      <w:r w:rsidR="000A7CE6" w:rsidRPr="00923353">
        <w:rPr>
          <w:rFonts w:ascii="Times New Roman" w:eastAsia="微软雅黑" w:hAnsi="Times New Roman" w:cs="Times New Roman"/>
          <w:sz w:val="24"/>
          <w:szCs w:val="24"/>
        </w:rPr>
        <w:t>d loss, facilitating the dissection at the correct anatomical level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 and improving the </w:t>
      </w:r>
      <w:r w:rsidR="000A7CE6" w:rsidRPr="00923353">
        <w:rPr>
          <w:rFonts w:ascii="Times New Roman" w:eastAsia="微软雅黑" w:hAnsi="Times New Roman" w:cs="Times New Roman"/>
          <w:sz w:val="24"/>
          <w:szCs w:val="24"/>
        </w:rPr>
        <w:t>operation</w:t>
      </w:r>
      <w:r w:rsidR="00D55E02"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</w:p>
    <w:p w14:paraId="35491EE8" w14:textId="7F78B58F" w:rsidR="005871B8" w:rsidRPr="00923353" w:rsidRDefault="00542A4A" w:rsidP="00497F3B">
      <w:pPr>
        <w:spacing w:line="360" w:lineRule="auto"/>
        <w:ind w:firstLine="720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t>CME operation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s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321AAC" w:rsidRPr="00923353">
        <w:rPr>
          <w:rFonts w:ascii="Times New Roman" w:eastAsia="微软雅黑" w:hAnsi="Times New Roman" w:cs="Times New Roman"/>
          <w:sz w:val="24"/>
          <w:szCs w:val="24"/>
        </w:rPr>
        <w:t xml:space="preserve">in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laparoscopic </w:t>
      </w:r>
      <w:proofErr w:type="spellStart"/>
      <w:r w:rsidRPr="00923353">
        <w:rPr>
          <w:rFonts w:ascii="Times New Roman" w:eastAsia="微软雅黑" w:hAnsi="Times New Roman" w:cs="Times New Roman"/>
          <w:sz w:val="24"/>
          <w:szCs w:val="24"/>
        </w:rPr>
        <w:t>hemicolectom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ies</w:t>
      </w:r>
      <w:proofErr w:type="spellEnd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bookmarkStart w:id="110" w:name="OLE_LINK116"/>
      <w:bookmarkStart w:id="111" w:name="OLE_LINK117"/>
      <w:r w:rsidR="00321AAC" w:rsidRPr="00923353">
        <w:rPr>
          <w:rFonts w:ascii="Times New Roman" w:eastAsia="微软雅黑" w:hAnsi="Times New Roman" w:cs="Times New Roman"/>
          <w:sz w:val="24"/>
          <w:szCs w:val="24"/>
        </w:rPr>
        <w:t>for</w:t>
      </w:r>
      <w:r w:rsidR="00A5606E"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right colon carcinoma</w:t>
      </w:r>
      <w:bookmarkEnd w:id="110"/>
      <w:bookmarkEnd w:id="111"/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cases have b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een carried out in the clinic</w:t>
      </w:r>
      <w:r w:rsidR="006E5BDC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6E5BDC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TdTwvQXV0aG9yPjxZZWFyPjIwMTc8L1llYXI+PFJlY051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>
          <w:fldData xml:space="preserve">PEVuZE5vdGU+PENpdGU+PEF1dGhvcj5TdTwvQXV0aG9yPjxZZWFyPjIwMTc8L1llYXI+PFJlY051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</w:fldData>
        </w:fldCha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.DATA </w:instrText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6E5BDC" w:rsidRPr="00923353">
        <w:rPr>
          <w:rFonts w:ascii="Times New Roman" w:eastAsia="微软雅黑" w:hAnsi="Times New Roman" w:cs="Times New Roman"/>
          <w:sz w:val="24"/>
          <w:szCs w:val="24"/>
        </w:rPr>
      </w:r>
      <w:r w:rsidR="006E5BDC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19,20]</w:t>
      </w:r>
      <w:r w:rsidR="006E5BDC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.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They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not only elevate the survival rate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,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 but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they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 xml:space="preserve">also improve the quality of life of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Pr="00923353">
        <w:rPr>
          <w:rFonts w:ascii="Times New Roman" w:eastAsia="微软雅黑" w:hAnsi="Times New Roman" w:cs="Times New Roman"/>
          <w:sz w:val="24"/>
          <w:szCs w:val="24"/>
        </w:rPr>
        <w:t>patients</w:t>
      </w:r>
      <w:r w:rsidR="00B57814" w:rsidRPr="00923353">
        <w:rPr>
          <w:rFonts w:ascii="Times New Roman" w:eastAsia="微软雅黑" w:hAnsi="Times New Roman" w:cs="Times New Roman"/>
          <w:sz w:val="24"/>
          <w:szCs w:val="24"/>
        </w:rPr>
        <w:t xml:space="preserve"> </w:t>
      </w:r>
      <w:r w:rsidR="00B57814" w:rsidRPr="00923353">
        <w:rPr>
          <w:rFonts w:ascii="Times New Roman" w:eastAsia="微软雅黑" w:hAnsi="Times New Roman" w:cs="Times New Roman"/>
          <w:sz w:val="24"/>
          <w:szCs w:val="24"/>
        </w:rPr>
        <w:fldChar w:fldCharType="begin"/>
      </w:r>
      <w:r w:rsidR="00923353" w:rsidRPr="00923353">
        <w:rPr>
          <w:rFonts w:ascii="Times New Roman" w:eastAsia="微软雅黑" w:hAnsi="Times New Roman" w:cs="Times New Roman"/>
          <w:sz w:val="24"/>
          <w:szCs w:val="24"/>
        </w:rPr>
        <w:instrText xml:space="preserve"> ADDIN EN.CITE &lt;EndNote&gt;&lt;Cite&gt;&lt;Author&gt;Wang&lt;/Author&gt;&lt;Year&gt;2017&lt;/Year&gt;&lt;RecNum&gt;35&lt;/RecNum&gt;&lt;DisplayText&gt;&lt;style face="superscript"&gt;[10]&lt;/style&gt;&lt;/DisplayText&gt;&lt;record&gt;&lt;rec-number&gt;35&lt;/rec-number&gt;&lt;foreign-keys&gt;&lt;key app="EN" db-id="d0s92sawezpepfetrapvw9wr0d5darxepezd" timestamp="1526351657"&gt;35&lt;/key&gt;&lt;/foreign-keys&gt;&lt;ref-type name="Journal Article"&gt;17&lt;/ref-type&gt;&lt;contributors&gt;&lt;authors&gt;&lt;author&gt;Wang, Y.&lt;/author&gt;&lt;author&gt;Zhang, C.&lt;/author&gt;&lt;author&gt;Zhang, D.&lt;/author&gt;&lt;author&gt;Fu, Z.&lt;/author&gt;&lt;author&gt;Sun, Y.&lt;/author&gt;&lt;/authors&gt;&lt;/contributors&gt;&lt;auth-address&gt;Department of Colorectal, the First Affiliated Hospital of Nanjing Medical University, Nanjing, Jiangsu, 210029, China.&amp;#xD;Department of Colorectal, the First Affiliated Hospital of Nanjing Medical University, Nanjing, Jiangsu, 210029, China. jssym@vip.sina.com.&lt;/auth-address&gt;&lt;titles&gt;&lt;title&gt;Clinical outcome of laparoscopic complete mesocolic excision in the treatment of right colon cancer&lt;/title&gt;&lt;secondary-title&gt;World J Surg Oncol&lt;/secondary-title&gt;&lt;alt-title&gt;World journal of surgical oncology&lt;/alt-title&gt;&lt;/titles&gt;&lt;periodical&gt;&lt;full-title&gt;World J Surg Oncol&lt;/full-title&gt;&lt;abbr-1&gt;World journal of surgical oncology&lt;/abbr-1&gt;&lt;/periodical&gt;&lt;alt-periodical&gt;&lt;full-title&gt;World J Surg Oncol&lt;/full-title&gt;&lt;abbr-1&gt;World journal of surgical oncology&lt;/abbr-1&gt;&lt;/alt-periodical&gt;&lt;pages&gt;174&lt;/pages&gt;&lt;volume&gt;15&lt;/volume&gt;&lt;number&gt;1&lt;/number&gt;&lt;dates&gt;&lt;year&gt;2017&lt;/year&gt;&lt;pub-dates&gt;&lt;date&gt;Sep 18&lt;/date&gt;&lt;/pub-dates&gt;&lt;/dates&gt;&lt;isbn&gt;1477-7819 (Electronic)&amp;#xD;1477-7819 (Linking)&lt;/isbn&gt;&lt;accession-num&gt;28923055&lt;/accession-num&gt;&lt;urls&gt;&lt;related-urls&gt;&lt;url&gt;http://www.ncbi.nlm.nih.gov/pubmed/28923055&lt;/url&gt;&lt;/related-urls&gt;&lt;/urls&gt;&lt;custom2&gt;5604491&lt;/custom2&gt;&lt;electronic-resource-num&gt;10.1186/s12957-017-1236-y&lt;/electronic-resource-num&gt;&lt;/record&gt;&lt;/Cite&gt;&lt;/EndNote&gt;</w:instrText>
      </w:r>
      <w:r w:rsidR="00B57814" w:rsidRPr="00923353">
        <w:rPr>
          <w:rFonts w:ascii="Times New Roman" w:eastAsia="微软雅黑" w:hAnsi="Times New Roman" w:cs="Times New Roman"/>
          <w:sz w:val="24"/>
          <w:szCs w:val="24"/>
        </w:rPr>
        <w:fldChar w:fldCharType="separate"/>
      </w:r>
      <w:r w:rsidR="00923353" w:rsidRPr="00923353">
        <w:rPr>
          <w:rFonts w:ascii="Times New Roman" w:eastAsia="微软雅黑" w:hAnsi="Times New Roman" w:cs="Times New Roman"/>
          <w:noProof/>
          <w:sz w:val="24"/>
          <w:szCs w:val="24"/>
          <w:vertAlign w:val="superscript"/>
        </w:rPr>
        <w:t>[10]</w:t>
      </w:r>
      <w:r w:rsidR="00B57814"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. This procedure has the </w:t>
      </w:r>
      <w:r w:rsidR="000B337D" w:rsidRPr="00923353">
        <w:rPr>
          <w:rFonts w:ascii="Times New Roman" w:eastAsia="微软雅黑" w:hAnsi="Times New Roman" w:cs="Times New Roman"/>
          <w:sz w:val="24"/>
          <w:szCs w:val="24"/>
        </w:rPr>
        <w:t xml:space="preserve">advantage of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being </w:t>
      </w:r>
      <w:r w:rsidR="000B337D" w:rsidRPr="00923353">
        <w:rPr>
          <w:rFonts w:ascii="Times New Roman" w:eastAsia="微软雅黑" w:hAnsi="Times New Roman" w:cs="Times New Roman"/>
          <w:sz w:val="24"/>
          <w:szCs w:val="24"/>
        </w:rPr>
        <w:t xml:space="preserve">minimally invasive, and the patients can achieve rapid recovery after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 xml:space="preserve">the </w:t>
      </w:r>
      <w:r w:rsidR="000B337D" w:rsidRPr="00923353">
        <w:rPr>
          <w:rFonts w:ascii="Times New Roman" w:eastAsia="微软雅黑" w:hAnsi="Times New Roman" w:cs="Times New Roman"/>
          <w:sz w:val="24"/>
          <w:szCs w:val="24"/>
        </w:rPr>
        <w:t xml:space="preserve">surgery.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A l</w:t>
      </w:r>
      <w:r w:rsidR="00875306" w:rsidRPr="00923353">
        <w:rPr>
          <w:rFonts w:ascii="Times New Roman" w:eastAsia="微软雅黑" w:hAnsi="Times New Roman" w:cs="Times New Roman"/>
          <w:sz w:val="24"/>
          <w:szCs w:val="24"/>
        </w:rPr>
        <w:t>aparoscopic CME for the treatment of radical right co</w:t>
      </w:r>
      <w:r w:rsidR="00E51D4D" w:rsidRPr="00923353">
        <w:rPr>
          <w:rFonts w:ascii="Times New Roman" w:eastAsia="微软雅黑" w:hAnsi="Times New Roman" w:cs="Times New Roman"/>
          <w:sz w:val="24"/>
          <w:szCs w:val="24"/>
        </w:rPr>
        <w:t xml:space="preserve">lon cancer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has been proven</w:t>
      </w:r>
      <w:r w:rsidR="00E51D4D" w:rsidRPr="00923353">
        <w:rPr>
          <w:rFonts w:ascii="Times New Roman" w:eastAsia="微软雅黑" w:hAnsi="Times New Roman" w:cs="Times New Roman"/>
          <w:sz w:val="24"/>
          <w:szCs w:val="24"/>
        </w:rPr>
        <w:t xml:space="preserve"> to be safe and </w:t>
      </w:r>
      <w:r w:rsidR="00875306" w:rsidRPr="00923353">
        <w:rPr>
          <w:rFonts w:ascii="Times New Roman" w:eastAsia="微软雅黑" w:hAnsi="Times New Roman" w:cs="Times New Roman"/>
          <w:sz w:val="24"/>
          <w:szCs w:val="24"/>
        </w:rPr>
        <w:t>feasible</w:t>
      </w:r>
      <w:r w:rsidR="00E51D4D" w:rsidRPr="00923353">
        <w:rPr>
          <w:rFonts w:ascii="Times New Roman" w:eastAsia="微软雅黑" w:hAnsi="Times New Roman" w:cs="Times New Roman"/>
          <w:sz w:val="24"/>
          <w:szCs w:val="24"/>
        </w:rPr>
        <w:t>, and its short-term curative effect is satisfactory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. It</w:t>
      </w:r>
      <w:r w:rsidR="00E07E38" w:rsidRPr="00923353">
        <w:rPr>
          <w:rFonts w:ascii="Times New Roman" w:eastAsia="微软雅黑" w:hAnsi="Times New Roman" w:cs="Times New Roman"/>
          <w:sz w:val="24"/>
          <w:szCs w:val="24"/>
        </w:rPr>
        <w:t xml:space="preserve"> is a minimally invasive surgical method with application prospects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; however, t</w:t>
      </w:r>
      <w:r w:rsidR="00E51D4D" w:rsidRPr="00923353">
        <w:rPr>
          <w:rFonts w:ascii="Times New Roman" w:eastAsia="微软雅黑" w:hAnsi="Times New Roman" w:cs="Times New Roman"/>
          <w:sz w:val="24"/>
          <w:szCs w:val="24"/>
        </w:rPr>
        <w:t xml:space="preserve">he long-term efficacy </w:t>
      </w:r>
      <w:r w:rsidR="00A5606E" w:rsidRPr="00923353">
        <w:rPr>
          <w:rFonts w:ascii="Times New Roman" w:eastAsia="微软雅黑" w:hAnsi="Times New Roman" w:cs="Times New Roman"/>
          <w:sz w:val="24"/>
          <w:szCs w:val="24"/>
        </w:rPr>
        <w:t>requires further study</w:t>
      </w:r>
      <w:r w:rsidR="00E51D4D" w:rsidRPr="00923353">
        <w:rPr>
          <w:rFonts w:ascii="Times New Roman" w:eastAsia="微软雅黑" w:hAnsi="Times New Roman" w:cs="Times New Roman"/>
          <w:sz w:val="24"/>
          <w:szCs w:val="24"/>
        </w:rPr>
        <w:t>.</w:t>
      </w:r>
    </w:p>
    <w:p w14:paraId="6827E458" w14:textId="77777777" w:rsidR="0038798F" w:rsidRPr="00923353" w:rsidRDefault="0038798F" w:rsidP="0075544F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</w:p>
    <w:p w14:paraId="3E516CA0" w14:textId="77777777" w:rsidR="00A5606E" w:rsidRPr="00923353" w:rsidRDefault="00A5606E">
      <w:pPr>
        <w:widowControl/>
        <w:jc w:val="left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br w:type="page"/>
      </w:r>
    </w:p>
    <w:p w14:paraId="36C55641" w14:textId="3CD7CFF3" w:rsidR="00617743" w:rsidRPr="00923353" w:rsidRDefault="00617743" w:rsidP="00923353">
      <w:pPr>
        <w:spacing w:line="360" w:lineRule="auto"/>
        <w:rPr>
          <w:rFonts w:ascii="Times New Roman" w:eastAsia="微软雅黑" w:hAnsi="Times New Roman" w:cs="Times New Roman"/>
          <w:b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b/>
          <w:sz w:val="24"/>
          <w:szCs w:val="24"/>
        </w:rPr>
        <w:lastRenderedPageBreak/>
        <w:t>References</w:t>
      </w:r>
    </w:p>
    <w:p w14:paraId="0AA0D555" w14:textId="77777777" w:rsidR="00923353" w:rsidRPr="00923353" w:rsidRDefault="00812CA1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noProof w:val="0"/>
          <w:sz w:val="24"/>
          <w:szCs w:val="24"/>
        </w:rPr>
        <w:fldChar w:fldCharType="begin"/>
      </w:r>
      <w:r w:rsidRPr="00923353">
        <w:rPr>
          <w:rFonts w:ascii="Times New Roman" w:eastAsia="微软雅黑" w:hAnsi="Times New Roman" w:cs="Times New Roman"/>
          <w:noProof w:val="0"/>
          <w:sz w:val="24"/>
          <w:szCs w:val="24"/>
        </w:rPr>
        <w:instrText xml:space="preserve"> ADDIN EN.REFLIST </w:instrText>
      </w:r>
      <w:r w:rsidRPr="00923353">
        <w:rPr>
          <w:rFonts w:ascii="Times New Roman" w:eastAsia="微软雅黑" w:hAnsi="Times New Roman" w:cs="Times New Roman"/>
          <w:noProof w:val="0"/>
          <w:sz w:val="24"/>
          <w:szCs w:val="24"/>
        </w:rPr>
        <w:fldChar w:fldCharType="separate"/>
      </w:r>
      <w:r w:rsidR="00923353" w:rsidRPr="00923353">
        <w:rPr>
          <w:rFonts w:ascii="Times New Roman" w:hAnsi="Times New Roman" w:cs="Times New Roman"/>
          <w:sz w:val="24"/>
          <w:szCs w:val="24"/>
        </w:rPr>
        <w:t>1.</w:t>
      </w:r>
      <w:r w:rsidR="00923353" w:rsidRPr="00923353">
        <w:rPr>
          <w:rFonts w:ascii="Times New Roman" w:hAnsi="Times New Roman" w:cs="Times New Roman"/>
          <w:sz w:val="24"/>
          <w:szCs w:val="24"/>
        </w:rPr>
        <w:tab/>
        <w:t xml:space="preserve">Siegel, R. L., Miller, K. D., and Jemal, A. (2018) Cancer statistics, 2018. </w:t>
      </w:r>
      <w:r w:rsidR="00923353" w:rsidRPr="00923353">
        <w:rPr>
          <w:rFonts w:ascii="Times New Roman" w:hAnsi="Times New Roman" w:cs="Times New Roman"/>
          <w:i/>
          <w:sz w:val="24"/>
          <w:szCs w:val="24"/>
        </w:rPr>
        <w:t>CA: a cancer journal for clinicians</w:t>
      </w:r>
      <w:r w:rsidR="00923353"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="00923353" w:rsidRPr="00923353">
        <w:rPr>
          <w:rFonts w:ascii="Times New Roman" w:hAnsi="Times New Roman" w:cs="Times New Roman"/>
          <w:b/>
          <w:sz w:val="24"/>
          <w:szCs w:val="24"/>
        </w:rPr>
        <w:t>68</w:t>
      </w:r>
      <w:r w:rsidR="00923353" w:rsidRPr="00923353">
        <w:rPr>
          <w:rFonts w:ascii="Times New Roman" w:hAnsi="Times New Roman" w:cs="Times New Roman"/>
          <w:sz w:val="24"/>
          <w:szCs w:val="24"/>
        </w:rPr>
        <w:t>, 7-30</w:t>
      </w:r>
    </w:p>
    <w:p w14:paraId="66A28E68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2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Hasegawa, H., Ueda, S., Nakanoko, T., Gion, T., and Kitamura, M. (2016) [An Examination of Colon Cancer Treatment Policies for the Elderly]. </w:t>
      </w:r>
      <w:r w:rsidRPr="00923353">
        <w:rPr>
          <w:rFonts w:ascii="Times New Roman" w:hAnsi="Times New Roman" w:cs="Times New Roman"/>
          <w:i/>
          <w:sz w:val="24"/>
          <w:szCs w:val="24"/>
        </w:rPr>
        <w:t>Gan to kagaku ryoho. Cancer &amp; chemotherap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43</w:t>
      </w:r>
      <w:r w:rsidRPr="00923353">
        <w:rPr>
          <w:rFonts w:ascii="Times New Roman" w:hAnsi="Times New Roman" w:cs="Times New Roman"/>
          <w:sz w:val="24"/>
          <w:szCs w:val="24"/>
        </w:rPr>
        <w:t>, 1523-1525</w:t>
      </w:r>
    </w:p>
    <w:p w14:paraId="3B94E674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3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Heald, R. J., and Ryall, R. D. (1986) Recurrence and survival after total mesorectal excision for rectal cancer. </w:t>
      </w:r>
      <w:r w:rsidRPr="00923353">
        <w:rPr>
          <w:rFonts w:ascii="Times New Roman" w:hAnsi="Times New Roman" w:cs="Times New Roman"/>
          <w:i/>
          <w:sz w:val="24"/>
          <w:szCs w:val="24"/>
        </w:rPr>
        <w:t>Lancet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1</w:t>
      </w:r>
      <w:r w:rsidRPr="00923353">
        <w:rPr>
          <w:rFonts w:ascii="Times New Roman" w:hAnsi="Times New Roman" w:cs="Times New Roman"/>
          <w:sz w:val="24"/>
          <w:szCs w:val="24"/>
        </w:rPr>
        <w:t>, 1479-1482</w:t>
      </w:r>
    </w:p>
    <w:p w14:paraId="612CE37E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4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Hohenberger, W., Weber, K., Matzel, K., Papadopoulos, T., and Merkel, S. (2009) Standardized surgery for colonic cancer: complete mesocolic excision and central ligation--technical notes and outcome. </w:t>
      </w:r>
      <w:r w:rsidRPr="00923353">
        <w:rPr>
          <w:rFonts w:ascii="Times New Roman" w:hAnsi="Times New Roman" w:cs="Times New Roman"/>
          <w:i/>
          <w:sz w:val="24"/>
          <w:szCs w:val="24"/>
        </w:rPr>
        <w:t>Colorectal disease : the official journal of the Association of Coloproctology of Great Britain and Ireland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11</w:t>
      </w:r>
      <w:r w:rsidRPr="00923353">
        <w:rPr>
          <w:rFonts w:ascii="Times New Roman" w:hAnsi="Times New Roman" w:cs="Times New Roman"/>
          <w:sz w:val="24"/>
          <w:szCs w:val="24"/>
        </w:rPr>
        <w:t>, 354-364; discussion 364-355</w:t>
      </w:r>
    </w:p>
    <w:p w14:paraId="12B27C6B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5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Ozben, V., Baca, B., Atasoy, D., Bayraktar, O., Aghayeva, A., Cengiz, T. B., Erguner, I., Karahasanoglu, T., and Hamzaoglu, I. (2016) Robotic complete mesocolic excision for right-sided colon cancer. </w:t>
      </w:r>
      <w:r w:rsidRPr="00923353">
        <w:rPr>
          <w:rFonts w:ascii="Times New Roman" w:hAnsi="Times New Roman" w:cs="Times New Roman"/>
          <w:i/>
          <w:sz w:val="24"/>
          <w:szCs w:val="24"/>
        </w:rPr>
        <w:t>Surgical endoscop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30</w:t>
      </w:r>
      <w:r w:rsidRPr="00923353">
        <w:rPr>
          <w:rFonts w:ascii="Times New Roman" w:hAnsi="Times New Roman" w:cs="Times New Roman"/>
          <w:sz w:val="24"/>
          <w:szCs w:val="24"/>
        </w:rPr>
        <w:t>, 4624-4625</w:t>
      </w:r>
    </w:p>
    <w:p w14:paraId="313B8355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6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Benz, S., Tam, Y., Tannapfel, A., and Stricker, I. (2016) The uncinate process first approach: a novel technique for laparoscopic right hemicolectomy with complete mesocolic excision. </w:t>
      </w:r>
      <w:r w:rsidRPr="00923353">
        <w:rPr>
          <w:rFonts w:ascii="Times New Roman" w:hAnsi="Times New Roman" w:cs="Times New Roman"/>
          <w:i/>
          <w:sz w:val="24"/>
          <w:szCs w:val="24"/>
        </w:rPr>
        <w:t>Surgical endoscop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30</w:t>
      </w:r>
      <w:r w:rsidRPr="00923353">
        <w:rPr>
          <w:rFonts w:ascii="Times New Roman" w:hAnsi="Times New Roman" w:cs="Times New Roman"/>
          <w:sz w:val="24"/>
          <w:szCs w:val="24"/>
        </w:rPr>
        <w:t>, 1930-1937</w:t>
      </w:r>
    </w:p>
    <w:p w14:paraId="16112086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7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Du, S., Zhang, B., Liu, Y., Han, P., Song, C., Hu, F., Xia, T., Wu, X., and Cui, B. (2018) A novel and safe approach: middle cranial approach for laparoscopic right hemicolon cancer surgery with complete mesocolic excision. </w:t>
      </w:r>
      <w:r w:rsidRPr="00923353">
        <w:rPr>
          <w:rFonts w:ascii="Times New Roman" w:hAnsi="Times New Roman" w:cs="Times New Roman"/>
          <w:i/>
          <w:sz w:val="24"/>
          <w:szCs w:val="24"/>
        </w:rPr>
        <w:t>Surgical endoscop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32</w:t>
      </w:r>
      <w:r w:rsidRPr="00923353">
        <w:rPr>
          <w:rFonts w:ascii="Times New Roman" w:hAnsi="Times New Roman" w:cs="Times New Roman"/>
          <w:sz w:val="24"/>
          <w:szCs w:val="24"/>
        </w:rPr>
        <w:t>, 2567-2574</w:t>
      </w:r>
    </w:p>
    <w:p w14:paraId="3E4FD496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8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Zurleni, T., Cassiano, A., Gjoni, E., Ballabio, A., Serio, G., Marzoli, L., and Zurleni, F. (2018) Surgical and oncological outcomes after complete mesocolic excision in right-sided colon cancer compared with conventional surgery: a retrospective, single-institution study. </w:t>
      </w:r>
      <w:r w:rsidRPr="00923353">
        <w:rPr>
          <w:rFonts w:ascii="Times New Roman" w:hAnsi="Times New Roman" w:cs="Times New Roman"/>
          <w:i/>
          <w:sz w:val="24"/>
          <w:szCs w:val="24"/>
        </w:rPr>
        <w:t>International journal of colorectal disease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33</w:t>
      </w:r>
      <w:r w:rsidRPr="00923353">
        <w:rPr>
          <w:rFonts w:ascii="Times New Roman" w:hAnsi="Times New Roman" w:cs="Times New Roman"/>
          <w:sz w:val="24"/>
          <w:szCs w:val="24"/>
        </w:rPr>
        <w:t>, 1-8</w:t>
      </w:r>
    </w:p>
    <w:p w14:paraId="3AF504F1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9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Agrusa, A., Di Buono, G., Buscemi, S., Cucinella, G., Romano, G., and Gulotta, G. (2018) 3D laparoscopic surgery: a prospective clinical trial. </w:t>
      </w:r>
      <w:r w:rsidRPr="00923353">
        <w:rPr>
          <w:rFonts w:ascii="Times New Roman" w:hAnsi="Times New Roman" w:cs="Times New Roman"/>
          <w:i/>
          <w:sz w:val="24"/>
          <w:szCs w:val="24"/>
        </w:rPr>
        <w:t>Oncotarget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9</w:t>
      </w:r>
      <w:r w:rsidRPr="00923353">
        <w:rPr>
          <w:rFonts w:ascii="Times New Roman" w:hAnsi="Times New Roman" w:cs="Times New Roman"/>
          <w:sz w:val="24"/>
          <w:szCs w:val="24"/>
        </w:rPr>
        <w:t>, 17325-17333</w:t>
      </w:r>
    </w:p>
    <w:p w14:paraId="7E2BEB60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lastRenderedPageBreak/>
        <w:t>10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Wang, Y., Zhang, C., Zhang, D., Fu, Z., and Sun, Y. (2017) Clinical outcome of laparoscopic complete mesocolic excision in the treatment of right colon cancer. </w:t>
      </w:r>
      <w:r w:rsidRPr="00923353">
        <w:rPr>
          <w:rFonts w:ascii="Times New Roman" w:hAnsi="Times New Roman" w:cs="Times New Roman"/>
          <w:i/>
          <w:sz w:val="24"/>
          <w:szCs w:val="24"/>
        </w:rPr>
        <w:t>World journal of surgical oncolog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15</w:t>
      </w:r>
      <w:r w:rsidRPr="00923353">
        <w:rPr>
          <w:rFonts w:ascii="Times New Roman" w:hAnsi="Times New Roman" w:cs="Times New Roman"/>
          <w:sz w:val="24"/>
          <w:szCs w:val="24"/>
        </w:rPr>
        <w:t>, 174</w:t>
      </w:r>
    </w:p>
    <w:p w14:paraId="6AD46127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11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Mori, S., Baba, K., Yanagi, M., Kita, Y., Yanagita, S., Uchikado, Y., Arigami, T., Uenosono, Y., Okumura, H., Nakajo, A., Maemuras, K., Ishigami, S., and Natsugoe, S. (2015) Laparoscopic complete mesocolic excision with radical lymph node dissection along the surgical trunk for right colon cancer. </w:t>
      </w:r>
      <w:r w:rsidRPr="00923353">
        <w:rPr>
          <w:rFonts w:ascii="Times New Roman" w:hAnsi="Times New Roman" w:cs="Times New Roman"/>
          <w:i/>
          <w:sz w:val="24"/>
          <w:szCs w:val="24"/>
        </w:rPr>
        <w:t>Surgical endoscop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29</w:t>
      </w:r>
      <w:r w:rsidRPr="00923353">
        <w:rPr>
          <w:rFonts w:ascii="Times New Roman" w:hAnsi="Times New Roman" w:cs="Times New Roman"/>
          <w:sz w:val="24"/>
          <w:szCs w:val="24"/>
        </w:rPr>
        <w:t>, 34-40</w:t>
      </w:r>
    </w:p>
    <w:p w14:paraId="13B72B4D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12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Feng, B., Sun, J., Ling, T. L., Lu, A. G., Wang, M. L., Chen, X. Y., Ma, J. J., Li, J. W., Zang, L., Han, D. P., and Zheng, M. H. (2012) Laparoscopic complete mesocolic excision (CME) with medial access for right-hemi colon cancer: feasibility and technical strategies. </w:t>
      </w:r>
      <w:r w:rsidRPr="00923353">
        <w:rPr>
          <w:rFonts w:ascii="Times New Roman" w:hAnsi="Times New Roman" w:cs="Times New Roman"/>
          <w:i/>
          <w:sz w:val="24"/>
          <w:szCs w:val="24"/>
        </w:rPr>
        <w:t>Surgical endoscop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26</w:t>
      </w:r>
      <w:r w:rsidRPr="00923353">
        <w:rPr>
          <w:rFonts w:ascii="Times New Roman" w:hAnsi="Times New Roman" w:cs="Times New Roman"/>
          <w:sz w:val="24"/>
          <w:szCs w:val="24"/>
        </w:rPr>
        <w:t>, 3669-3675</w:t>
      </w:r>
    </w:p>
    <w:p w14:paraId="01CA3095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13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Yamaguchi, T., Kinugasa, Y., Shiomi, A., Kagawa, H., Yamakawa, Y., Furutani, A., Manabe, S., Yamaoka, Y., and Hino, H. (2018) Oncological outcomes of robotic-assisted laparoscopic versus open lateral lymph node dissection for locally advanced low rectal cancer. </w:t>
      </w:r>
      <w:r w:rsidRPr="00923353">
        <w:rPr>
          <w:rFonts w:ascii="Times New Roman" w:hAnsi="Times New Roman" w:cs="Times New Roman"/>
          <w:i/>
          <w:sz w:val="24"/>
          <w:szCs w:val="24"/>
        </w:rPr>
        <w:t>Surgical endoscop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E470601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14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Huang, J. L., Wei, H. B., Fang, J. F., Zheng, Z. H., Chen, T. F., Wei, B., Huang, Y., and Liu, J. P. (2015) Comparison of laparoscopic versus open complete mesocolic excision for right colon cancer. </w:t>
      </w:r>
      <w:r w:rsidRPr="00923353">
        <w:rPr>
          <w:rFonts w:ascii="Times New Roman" w:hAnsi="Times New Roman" w:cs="Times New Roman"/>
          <w:i/>
          <w:sz w:val="24"/>
          <w:szCs w:val="24"/>
        </w:rPr>
        <w:t>International journal of surger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23</w:t>
      </w:r>
      <w:r w:rsidRPr="00923353">
        <w:rPr>
          <w:rFonts w:ascii="Times New Roman" w:hAnsi="Times New Roman" w:cs="Times New Roman"/>
          <w:sz w:val="24"/>
          <w:szCs w:val="24"/>
        </w:rPr>
        <w:t>, 12-17</w:t>
      </w:r>
    </w:p>
    <w:p w14:paraId="347D7A01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15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Lainas, P., Dammaro, C., Gaillard, M., Donatelli, G., Tranchart, H., and Dagher, I. (2018) Safety and short-term outcomes of laparoscopic sleeve gastrectomy for patients over 65 years old with severe obesity. </w:t>
      </w:r>
      <w:r w:rsidRPr="00923353">
        <w:rPr>
          <w:rFonts w:ascii="Times New Roman" w:hAnsi="Times New Roman" w:cs="Times New Roman"/>
          <w:i/>
          <w:sz w:val="24"/>
          <w:szCs w:val="24"/>
        </w:rPr>
        <w:t>Surgery for obesity and related diseases : official journal of the American Society for Bariatric Surger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70E223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16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Liu, X. Z., Yin, K., Fan, J., Shen, X. J., Xu, M. J., Wang, W. H., Zhang, Y. G., Zheng, C. Z., and Zou da, J. (2015) Long-Term outcomes and experience of laparoscopic adjustable gastric banding: one center's results in China. </w:t>
      </w:r>
      <w:r w:rsidRPr="00923353">
        <w:rPr>
          <w:rFonts w:ascii="Times New Roman" w:hAnsi="Times New Roman" w:cs="Times New Roman"/>
          <w:i/>
          <w:sz w:val="24"/>
          <w:szCs w:val="24"/>
        </w:rPr>
        <w:t>Surgery for obesity and related diseases : official journal of the American Society for Bariatric Surger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11</w:t>
      </w:r>
      <w:r w:rsidRPr="00923353">
        <w:rPr>
          <w:rFonts w:ascii="Times New Roman" w:hAnsi="Times New Roman" w:cs="Times New Roman"/>
          <w:sz w:val="24"/>
          <w:szCs w:val="24"/>
        </w:rPr>
        <w:t>, 855-859</w:t>
      </w:r>
    </w:p>
    <w:p w14:paraId="7B843AEF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17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Bernhoff, R., Sjovall, A., Buchli, C., Granath, F., Holm, T., and Martling, A. (2018) Complete mesocolic excision in right-sided colon cancer does not increase severe short-term postoperative adverse events. </w:t>
      </w:r>
      <w:r w:rsidRPr="00923353">
        <w:rPr>
          <w:rFonts w:ascii="Times New Roman" w:hAnsi="Times New Roman" w:cs="Times New Roman"/>
          <w:i/>
          <w:sz w:val="24"/>
          <w:szCs w:val="24"/>
        </w:rPr>
        <w:t xml:space="preserve">Colorectal disease : the official journal of </w:t>
      </w:r>
      <w:r w:rsidRPr="00923353">
        <w:rPr>
          <w:rFonts w:ascii="Times New Roman" w:hAnsi="Times New Roman" w:cs="Times New Roman"/>
          <w:i/>
          <w:sz w:val="24"/>
          <w:szCs w:val="24"/>
        </w:rPr>
        <w:lastRenderedPageBreak/>
        <w:t>the Association of Coloproctology of Great Britain and Ireland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20</w:t>
      </w:r>
      <w:r w:rsidRPr="00923353">
        <w:rPr>
          <w:rFonts w:ascii="Times New Roman" w:hAnsi="Times New Roman" w:cs="Times New Roman"/>
          <w:sz w:val="24"/>
          <w:szCs w:val="24"/>
        </w:rPr>
        <w:t>, 383-389</w:t>
      </w:r>
    </w:p>
    <w:p w14:paraId="5C0B3312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18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Yang, X., Wu, Q., Jin, C., He, W., Wang, M., Yang, T., Wei, M., Deng, X., Meng, W., and Wang, Z. (2017) A novel hand-assisted laparoscopic versus conventional laparoscopic right hemicolectomy for right colon cancer: study protocol for a randomized controlled trial. </w:t>
      </w:r>
      <w:r w:rsidRPr="00923353">
        <w:rPr>
          <w:rFonts w:ascii="Times New Roman" w:hAnsi="Times New Roman" w:cs="Times New Roman"/>
          <w:i/>
          <w:sz w:val="24"/>
          <w:szCs w:val="24"/>
        </w:rPr>
        <w:t>Trials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18</w:t>
      </w:r>
      <w:r w:rsidRPr="00923353">
        <w:rPr>
          <w:rFonts w:ascii="Times New Roman" w:hAnsi="Times New Roman" w:cs="Times New Roman"/>
          <w:sz w:val="24"/>
          <w:szCs w:val="24"/>
        </w:rPr>
        <w:t>, 355</w:t>
      </w:r>
    </w:p>
    <w:p w14:paraId="59C98A8F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19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Su, C., Hong, X., and Qiu, X. (2017) Laparoscopy-assisted complete mesocolic excision for right-hemi colon cancer. </w:t>
      </w:r>
      <w:r w:rsidRPr="00923353">
        <w:rPr>
          <w:rFonts w:ascii="Times New Roman" w:hAnsi="Times New Roman" w:cs="Times New Roman"/>
          <w:i/>
          <w:sz w:val="24"/>
          <w:szCs w:val="24"/>
        </w:rPr>
        <w:t>Journal of visualized surger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3</w:t>
      </w:r>
      <w:r w:rsidRPr="00923353">
        <w:rPr>
          <w:rFonts w:ascii="Times New Roman" w:hAnsi="Times New Roman" w:cs="Times New Roman"/>
          <w:sz w:val="24"/>
          <w:szCs w:val="24"/>
        </w:rPr>
        <w:t>, 28</w:t>
      </w:r>
    </w:p>
    <w:p w14:paraId="0145FDC4" w14:textId="77777777" w:rsidR="00923353" w:rsidRPr="00923353" w:rsidRDefault="00923353" w:rsidP="00923353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23353">
        <w:rPr>
          <w:rFonts w:ascii="Times New Roman" w:hAnsi="Times New Roman" w:cs="Times New Roman"/>
          <w:sz w:val="24"/>
          <w:szCs w:val="24"/>
        </w:rPr>
        <w:t>20.</w:t>
      </w:r>
      <w:r w:rsidRPr="00923353">
        <w:rPr>
          <w:rFonts w:ascii="Times New Roman" w:hAnsi="Times New Roman" w:cs="Times New Roman"/>
          <w:sz w:val="24"/>
          <w:szCs w:val="24"/>
        </w:rPr>
        <w:tab/>
        <w:t xml:space="preserve">Matsuda, T., Sumi, Y., Yamashita, K., Hasegawa, H., Yamamoto, M., Matsuda, Y., Kanaji, S., Oshikiri, T., Nakamura, T., Suzuki, S., and Kakeji, Y. (2017) Anatomy of the Transverse Mesocolon Based on Embryology for Laparoscopic Complete Mesocolic Excision of Right-Sided Colon Cancer. </w:t>
      </w:r>
      <w:r w:rsidRPr="00923353">
        <w:rPr>
          <w:rFonts w:ascii="Times New Roman" w:hAnsi="Times New Roman" w:cs="Times New Roman"/>
          <w:i/>
          <w:sz w:val="24"/>
          <w:szCs w:val="24"/>
        </w:rPr>
        <w:t>Annals of surgical oncology</w:t>
      </w:r>
      <w:r w:rsidRPr="00923353">
        <w:rPr>
          <w:rFonts w:ascii="Times New Roman" w:hAnsi="Times New Roman" w:cs="Times New Roman"/>
          <w:sz w:val="24"/>
          <w:szCs w:val="24"/>
        </w:rPr>
        <w:t xml:space="preserve"> </w:t>
      </w:r>
      <w:r w:rsidRPr="00923353">
        <w:rPr>
          <w:rFonts w:ascii="Times New Roman" w:hAnsi="Times New Roman" w:cs="Times New Roman"/>
          <w:b/>
          <w:sz w:val="24"/>
          <w:szCs w:val="24"/>
        </w:rPr>
        <w:t>24</w:t>
      </w:r>
      <w:r w:rsidRPr="00923353">
        <w:rPr>
          <w:rFonts w:ascii="Times New Roman" w:hAnsi="Times New Roman" w:cs="Times New Roman"/>
          <w:sz w:val="24"/>
          <w:szCs w:val="24"/>
        </w:rPr>
        <w:t>, 3673</w:t>
      </w:r>
    </w:p>
    <w:p w14:paraId="165B56FF" w14:textId="7CDB39D1" w:rsidR="00617743" w:rsidRPr="00923353" w:rsidRDefault="00812CA1" w:rsidP="00923353">
      <w:pPr>
        <w:spacing w:line="360" w:lineRule="auto"/>
        <w:rPr>
          <w:rFonts w:ascii="Times New Roman" w:eastAsia="微软雅黑" w:hAnsi="Times New Roman" w:cs="Times New Roman"/>
          <w:sz w:val="24"/>
          <w:szCs w:val="24"/>
        </w:rPr>
      </w:pPr>
      <w:r w:rsidRPr="00923353">
        <w:rPr>
          <w:rFonts w:ascii="Times New Roman" w:eastAsia="微软雅黑" w:hAnsi="Times New Roman" w:cs="Times New Roman"/>
          <w:sz w:val="24"/>
          <w:szCs w:val="24"/>
        </w:rPr>
        <w:fldChar w:fldCharType="end"/>
      </w:r>
    </w:p>
    <w:sectPr w:rsidR="00617743" w:rsidRPr="00923353" w:rsidSect="00497F3B"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B8C952" w14:textId="77777777" w:rsidR="007B376A" w:rsidRDefault="007B376A" w:rsidP="00982043">
      <w:r>
        <w:separator/>
      </w:r>
    </w:p>
  </w:endnote>
  <w:endnote w:type="continuationSeparator" w:id="0">
    <w:p w14:paraId="2AF88BDD" w14:textId="77777777" w:rsidR="007B376A" w:rsidRDefault="007B376A" w:rsidP="009820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_GB2312">
    <w:altName w:val="楷体"/>
    <w:charset w:val="86"/>
    <w:family w:val="modern"/>
    <w:pitch w:val="fixed"/>
    <w:sig w:usb0="00000001" w:usb1="080E0000" w:usb2="00000010" w:usb3="00000000" w:csb0="00040000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577CC0B" w14:textId="77777777" w:rsidR="007B376A" w:rsidRDefault="007B376A" w:rsidP="00982043">
      <w:r>
        <w:separator/>
      </w:r>
    </w:p>
  </w:footnote>
  <w:footnote w:type="continuationSeparator" w:id="0">
    <w:p w14:paraId="12AC23D2" w14:textId="77777777" w:rsidR="007B376A" w:rsidRDefault="007B376A" w:rsidP="0098204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I1NbEwNDI2MjQ3NzFS0lEKTi0uzszPAykwrAUAuNx4m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Biological Chem Copy copy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377CD"/>
    <w:rsid w:val="000055DC"/>
    <w:rsid w:val="00010075"/>
    <w:rsid w:val="00017965"/>
    <w:rsid w:val="00020890"/>
    <w:rsid w:val="00024EE3"/>
    <w:rsid w:val="0003553A"/>
    <w:rsid w:val="0003701E"/>
    <w:rsid w:val="00040869"/>
    <w:rsid w:val="000411C3"/>
    <w:rsid w:val="00044F7F"/>
    <w:rsid w:val="000607B7"/>
    <w:rsid w:val="0006458E"/>
    <w:rsid w:val="000734E5"/>
    <w:rsid w:val="00074DDF"/>
    <w:rsid w:val="000800AF"/>
    <w:rsid w:val="0009180E"/>
    <w:rsid w:val="000959E7"/>
    <w:rsid w:val="00097D70"/>
    <w:rsid w:val="000A7CE6"/>
    <w:rsid w:val="000A7ECB"/>
    <w:rsid w:val="000B337D"/>
    <w:rsid w:val="000C1BB8"/>
    <w:rsid w:val="000C209D"/>
    <w:rsid w:val="000C3A6C"/>
    <w:rsid w:val="000C5CC9"/>
    <w:rsid w:val="000D7AA7"/>
    <w:rsid w:val="000E6D6B"/>
    <w:rsid w:val="000F1170"/>
    <w:rsid w:val="000F1AE9"/>
    <w:rsid w:val="000F2E4D"/>
    <w:rsid w:val="00100522"/>
    <w:rsid w:val="001015FD"/>
    <w:rsid w:val="001030BC"/>
    <w:rsid w:val="00117CFF"/>
    <w:rsid w:val="001312A5"/>
    <w:rsid w:val="00163DBA"/>
    <w:rsid w:val="00171726"/>
    <w:rsid w:val="00180D9B"/>
    <w:rsid w:val="0018360A"/>
    <w:rsid w:val="00191651"/>
    <w:rsid w:val="001972D2"/>
    <w:rsid w:val="001A111C"/>
    <w:rsid w:val="001A1573"/>
    <w:rsid w:val="001A368F"/>
    <w:rsid w:val="001A5615"/>
    <w:rsid w:val="001D6086"/>
    <w:rsid w:val="001E7430"/>
    <w:rsid w:val="00204750"/>
    <w:rsid w:val="00205D9A"/>
    <w:rsid w:val="00207DC6"/>
    <w:rsid w:val="00225FE2"/>
    <w:rsid w:val="00235381"/>
    <w:rsid w:val="00255226"/>
    <w:rsid w:val="002567C8"/>
    <w:rsid w:val="00264B21"/>
    <w:rsid w:val="002807E3"/>
    <w:rsid w:val="00286221"/>
    <w:rsid w:val="002A097F"/>
    <w:rsid w:val="002A1559"/>
    <w:rsid w:val="002A6692"/>
    <w:rsid w:val="002B484E"/>
    <w:rsid w:val="002C2911"/>
    <w:rsid w:val="002C401A"/>
    <w:rsid w:val="002D0FC6"/>
    <w:rsid w:val="002D2290"/>
    <w:rsid w:val="002D4A54"/>
    <w:rsid w:val="00305562"/>
    <w:rsid w:val="003124A9"/>
    <w:rsid w:val="00321AAC"/>
    <w:rsid w:val="00322C75"/>
    <w:rsid w:val="00337D20"/>
    <w:rsid w:val="0034462B"/>
    <w:rsid w:val="00353342"/>
    <w:rsid w:val="00372CE2"/>
    <w:rsid w:val="00381D9B"/>
    <w:rsid w:val="00384B79"/>
    <w:rsid w:val="0038798F"/>
    <w:rsid w:val="00395210"/>
    <w:rsid w:val="00397D2C"/>
    <w:rsid w:val="003A66F9"/>
    <w:rsid w:val="003B40DC"/>
    <w:rsid w:val="00411011"/>
    <w:rsid w:val="004220E9"/>
    <w:rsid w:val="00423CEA"/>
    <w:rsid w:val="00426A29"/>
    <w:rsid w:val="004354AB"/>
    <w:rsid w:val="004740B5"/>
    <w:rsid w:val="00483511"/>
    <w:rsid w:val="00497F3B"/>
    <w:rsid w:val="004B37F5"/>
    <w:rsid w:val="004B3B51"/>
    <w:rsid w:val="004C44A5"/>
    <w:rsid w:val="004C5F3D"/>
    <w:rsid w:val="00503003"/>
    <w:rsid w:val="005058A0"/>
    <w:rsid w:val="00514C08"/>
    <w:rsid w:val="00520A47"/>
    <w:rsid w:val="00520D51"/>
    <w:rsid w:val="00525B1E"/>
    <w:rsid w:val="00531E90"/>
    <w:rsid w:val="005326D4"/>
    <w:rsid w:val="0053520B"/>
    <w:rsid w:val="00541B66"/>
    <w:rsid w:val="00542A4A"/>
    <w:rsid w:val="00546B25"/>
    <w:rsid w:val="005537F4"/>
    <w:rsid w:val="005778AC"/>
    <w:rsid w:val="005871B8"/>
    <w:rsid w:val="00590477"/>
    <w:rsid w:val="00590A78"/>
    <w:rsid w:val="00591034"/>
    <w:rsid w:val="00596F08"/>
    <w:rsid w:val="005B736C"/>
    <w:rsid w:val="005C21C6"/>
    <w:rsid w:val="005D09BC"/>
    <w:rsid w:val="005D1A70"/>
    <w:rsid w:val="005E1A2C"/>
    <w:rsid w:val="005F4CC0"/>
    <w:rsid w:val="00617743"/>
    <w:rsid w:val="006267AC"/>
    <w:rsid w:val="00635056"/>
    <w:rsid w:val="006462CA"/>
    <w:rsid w:val="006515BA"/>
    <w:rsid w:val="00652124"/>
    <w:rsid w:val="00673CBE"/>
    <w:rsid w:val="006809E0"/>
    <w:rsid w:val="00696940"/>
    <w:rsid w:val="006A050F"/>
    <w:rsid w:val="006A2E6A"/>
    <w:rsid w:val="006A477F"/>
    <w:rsid w:val="006A5C47"/>
    <w:rsid w:val="006B31BC"/>
    <w:rsid w:val="006C0E2B"/>
    <w:rsid w:val="006C1995"/>
    <w:rsid w:val="006C2200"/>
    <w:rsid w:val="006D215F"/>
    <w:rsid w:val="006E3610"/>
    <w:rsid w:val="006E5BDC"/>
    <w:rsid w:val="006E7B1C"/>
    <w:rsid w:val="00703EAA"/>
    <w:rsid w:val="0071735C"/>
    <w:rsid w:val="00720FCA"/>
    <w:rsid w:val="00726A03"/>
    <w:rsid w:val="007379F0"/>
    <w:rsid w:val="007549C9"/>
    <w:rsid w:val="0075544F"/>
    <w:rsid w:val="00760FAE"/>
    <w:rsid w:val="00784984"/>
    <w:rsid w:val="0079259F"/>
    <w:rsid w:val="00794704"/>
    <w:rsid w:val="00795BFD"/>
    <w:rsid w:val="007A144C"/>
    <w:rsid w:val="007A6D30"/>
    <w:rsid w:val="007B376A"/>
    <w:rsid w:val="007C1B4C"/>
    <w:rsid w:val="007C2E50"/>
    <w:rsid w:val="007F4FF3"/>
    <w:rsid w:val="00806CA2"/>
    <w:rsid w:val="00812CA1"/>
    <w:rsid w:val="008152DF"/>
    <w:rsid w:val="00817941"/>
    <w:rsid w:val="0082142F"/>
    <w:rsid w:val="008238F5"/>
    <w:rsid w:val="0082558B"/>
    <w:rsid w:val="00827503"/>
    <w:rsid w:val="008319E9"/>
    <w:rsid w:val="008353EA"/>
    <w:rsid w:val="00836E74"/>
    <w:rsid w:val="008377CD"/>
    <w:rsid w:val="008407D0"/>
    <w:rsid w:val="00851459"/>
    <w:rsid w:val="008569EF"/>
    <w:rsid w:val="00861C28"/>
    <w:rsid w:val="00875306"/>
    <w:rsid w:val="00895281"/>
    <w:rsid w:val="008A36C1"/>
    <w:rsid w:val="008B3837"/>
    <w:rsid w:val="008C5A60"/>
    <w:rsid w:val="008D0D77"/>
    <w:rsid w:val="008D29FB"/>
    <w:rsid w:val="008D35C5"/>
    <w:rsid w:val="008D566B"/>
    <w:rsid w:val="008F78EE"/>
    <w:rsid w:val="008F7B50"/>
    <w:rsid w:val="00907FE1"/>
    <w:rsid w:val="00923353"/>
    <w:rsid w:val="009370BB"/>
    <w:rsid w:val="00943226"/>
    <w:rsid w:val="0095725D"/>
    <w:rsid w:val="009806B8"/>
    <w:rsid w:val="009814E5"/>
    <w:rsid w:val="00982043"/>
    <w:rsid w:val="0098608D"/>
    <w:rsid w:val="00991505"/>
    <w:rsid w:val="009A7A3C"/>
    <w:rsid w:val="009B0B0D"/>
    <w:rsid w:val="009B4A56"/>
    <w:rsid w:val="009B6E79"/>
    <w:rsid w:val="009C4F9B"/>
    <w:rsid w:val="009C5808"/>
    <w:rsid w:val="00A1527C"/>
    <w:rsid w:val="00A16AAF"/>
    <w:rsid w:val="00A203AA"/>
    <w:rsid w:val="00A234A6"/>
    <w:rsid w:val="00A53B69"/>
    <w:rsid w:val="00A54290"/>
    <w:rsid w:val="00A55A30"/>
    <w:rsid w:val="00A5606E"/>
    <w:rsid w:val="00A57A71"/>
    <w:rsid w:val="00A625CE"/>
    <w:rsid w:val="00A67A5D"/>
    <w:rsid w:val="00A727AE"/>
    <w:rsid w:val="00A80F58"/>
    <w:rsid w:val="00A81DEA"/>
    <w:rsid w:val="00A823FB"/>
    <w:rsid w:val="00A83AD2"/>
    <w:rsid w:val="00A85742"/>
    <w:rsid w:val="00A87C7A"/>
    <w:rsid w:val="00AB62EF"/>
    <w:rsid w:val="00AD37F8"/>
    <w:rsid w:val="00B014E6"/>
    <w:rsid w:val="00B03950"/>
    <w:rsid w:val="00B13AD2"/>
    <w:rsid w:val="00B24A94"/>
    <w:rsid w:val="00B263D1"/>
    <w:rsid w:val="00B47D55"/>
    <w:rsid w:val="00B57814"/>
    <w:rsid w:val="00B723D5"/>
    <w:rsid w:val="00B819CC"/>
    <w:rsid w:val="00B86A15"/>
    <w:rsid w:val="00B94D90"/>
    <w:rsid w:val="00BA4A5B"/>
    <w:rsid w:val="00BB138A"/>
    <w:rsid w:val="00BC2C60"/>
    <w:rsid w:val="00BF33FB"/>
    <w:rsid w:val="00C07284"/>
    <w:rsid w:val="00C11A75"/>
    <w:rsid w:val="00C25E36"/>
    <w:rsid w:val="00C552DD"/>
    <w:rsid w:val="00C60A56"/>
    <w:rsid w:val="00C67167"/>
    <w:rsid w:val="00C81E39"/>
    <w:rsid w:val="00C83A8B"/>
    <w:rsid w:val="00C864D0"/>
    <w:rsid w:val="00C90F58"/>
    <w:rsid w:val="00CA1398"/>
    <w:rsid w:val="00CA20D1"/>
    <w:rsid w:val="00CB0928"/>
    <w:rsid w:val="00CB1957"/>
    <w:rsid w:val="00CB2474"/>
    <w:rsid w:val="00CC17D1"/>
    <w:rsid w:val="00CC185F"/>
    <w:rsid w:val="00CC476B"/>
    <w:rsid w:val="00CE7A07"/>
    <w:rsid w:val="00D00F5D"/>
    <w:rsid w:val="00D0505A"/>
    <w:rsid w:val="00D10F33"/>
    <w:rsid w:val="00D17A1F"/>
    <w:rsid w:val="00D20E1A"/>
    <w:rsid w:val="00D2667A"/>
    <w:rsid w:val="00D40C41"/>
    <w:rsid w:val="00D546C8"/>
    <w:rsid w:val="00D55E02"/>
    <w:rsid w:val="00D61F53"/>
    <w:rsid w:val="00D725C4"/>
    <w:rsid w:val="00D75BFA"/>
    <w:rsid w:val="00D76638"/>
    <w:rsid w:val="00D87DB2"/>
    <w:rsid w:val="00DA1C56"/>
    <w:rsid w:val="00DC0715"/>
    <w:rsid w:val="00DC1697"/>
    <w:rsid w:val="00DC1783"/>
    <w:rsid w:val="00DC550D"/>
    <w:rsid w:val="00DC6012"/>
    <w:rsid w:val="00DD057F"/>
    <w:rsid w:val="00DD29A7"/>
    <w:rsid w:val="00DD69CB"/>
    <w:rsid w:val="00DE1809"/>
    <w:rsid w:val="00DE2805"/>
    <w:rsid w:val="00DE6C58"/>
    <w:rsid w:val="00DF4C95"/>
    <w:rsid w:val="00DF5D36"/>
    <w:rsid w:val="00E06F70"/>
    <w:rsid w:val="00E07E38"/>
    <w:rsid w:val="00E10C68"/>
    <w:rsid w:val="00E12A4E"/>
    <w:rsid w:val="00E16816"/>
    <w:rsid w:val="00E275BA"/>
    <w:rsid w:val="00E31059"/>
    <w:rsid w:val="00E36AEF"/>
    <w:rsid w:val="00E37580"/>
    <w:rsid w:val="00E41FEE"/>
    <w:rsid w:val="00E51D4D"/>
    <w:rsid w:val="00E71014"/>
    <w:rsid w:val="00E710DD"/>
    <w:rsid w:val="00E767DF"/>
    <w:rsid w:val="00EA5427"/>
    <w:rsid w:val="00EA7EED"/>
    <w:rsid w:val="00EB0676"/>
    <w:rsid w:val="00EC21F1"/>
    <w:rsid w:val="00EE4B7D"/>
    <w:rsid w:val="00EF3EF8"/>
    <w:rsid w:val="00EF5ABD"/>
    <w:rsid w:val="00EF66D8"/>
    <w:rsid w:val="00F01057"/>
    <w:rsid w:val="00F17483"/>
    <w:rsid w:val="00F2395E"/>
    <w:rsid w:val="00F40EB1"/>
    <w:rsid w:val="00F46F36"/>
    <w:rsid w:val="00F508D3"/>
    <w:rsid w:val="00F60F38"/>
    <w:rsid w:val="00F66FF3"/>
    <w:rsid w:val="00F71E40"/>
    <w:rsid w:val="00F760C3"/>
    <w:rsid w:val="00F83421"/>
    <w:rsid w:val="00F90C55"/>
    <w:rsid w:val="00F93C1F"/>
    <w:rsid w:val="00FA1978"/>
    <w:rsid w:val="00FB3E85"/>
    <w:rsid w:val="00FB6F49"/>
    <w:rsid w:val="00FC3B64"/>
    <w:rsid w:val="00FD692A"/>
    <w:rsid w:val="00FE50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404AB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harCharCharChar">
    <w:name w:val="Char Char Char Char"/>
    <w:basedOn w:val="a"/>
    <w:rsid w:val="008377CD"/>
    <w:pPr>
      <w:spacing w:line="360" w:lineRule="auto"/>
      <w:ind w:firstLineChars="200" w:firstLine="480"/>
    </w:pPr>
    <w:rPr>
      <w:rFonts w:ascii="宋体" w:eastAsia="楷体_GB2312" w:hAnsi="宋体" w:cs="Times New Roman"/>
      <w:sz w:val="24"/>
      <w:szCs w:val="21"/>
    </w:rPr>
  </w:style>
  <w:style w:type="character" w:styleId="a3">
    <w:name w:val="annotation reference"/>
    <w:basedOn w:val="a0"/>
    <w:uiPriority w:val="99"/>
    <w:semiHidden/>
    <w:unhideWhenUsed/>
    <w:rsid w:val="008238F5"/>
    <w:rPr>
      <w:sz w:val="21"/>
      <w:szCs w:val="21"/>
    </w:rPr>
  </w:style>
  <w:style w:type="paragraph" w:styleId="a4">
    <w:name w:val="annotation text"/>
    <w:basedOn w:val="a"/>
    <w:link w:val="Char"/>
    <w:uiPriority w:val="99"/>
    <w:semiHidden/>
    <w:unhideWhenUsed/>
    <w:rsid w:val="008238F5"/>
    <w:pPr>
      <w:jc w:val="left"/>
    </w:pPr>
  </w:style>
  <w:style w:type="character" w:customStyle="1" w:styleId="Char">
    <w:name w:val="批注文字 Char"/>
    <w:basedOn w:val="a0"/>
    <w:link w:val="a4"/>
    <w:uiPriority w:val="99"/>
    <w:semiHidden/>
    <w:rsid w:val="008238F5"/>
  </w:style>
  <w:style w:type="paragraph" w:styleId="a5">
    <w:name w:val="annotation subject"/>
    <w:basedOn w:val="a4"/>
    <w:next w:val="a4"/>
    <w:link w:val="Char0"/>
    <w:uiPriority w:val="99"/>
    <w:semiHidden/>
    <w:unhideWhenUsed/>
    <w:rsid w:val="008238F5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8238F5"/>
    <w:rPr>
      <w:b/>
      <w:bCs/>
    </w:rPr>
  </w:style>
  <w:style w:type="paragraph" w:styleId="a6">
    <w:name w:val="Balloon Text"/>
    <w:basedOn w:val="a"/>
    <w:link w:val="Char1"/>
    <w:uiPriority w:val="99"/>
    <w:semiHidden/>
    <w:unhideWhenUsed/>
    <w:rsid w:val="008238F5"/>
    <w:rPr>
      <w:sz w:val="20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8238F5"/>
    <w:rPr>
      <w:sz w:val="20"/>
      <w:szCs w:val="18"/>
    </w:rPr>
  </w:style>
  <w:style w:type="table" w:styleId="a7">
    <w:name w:val="Table Grid"/>
    <w:basedOn w:val="a1"/>
    <w:uiPriority w:val="39"/>
    <w:rsid w:val="00FC3B6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a0"/>
    <w:rsid w:val="00806CA2"/>
  </w:style>
  <w:style w:type="character" w:styleId="a8">
    <w:name w:val="Emphasis"/>
    <w:basedOn w:val="a0"/>
    <w:uiPriority w:val="20"/>
    <w:qFormat/>
    <w:rsid w:val="00806CA2"/>
    <w:rPr>
      <w:i/>
      <w:iCs/>
    </w:rPr>
  </w:style>
  <w:style w:type="paragraph" w:customStyle="1" w:styleId="EndNoteBibliographyTitle">
    <w:name w:val="EndNote Bibliography Title"/>
    <w:basedOn w:val="a"/>
    <w:link w:val="EndNoteBibliographyTitleChar"/>
    <w:rsid w:val="00812CA1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12CA1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12CA1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12CA1"/>
    <w:rPr>
      <w:rFonts w:ascii="Calibri" w:hAnsi="Calibri" w:cs="Calibri"/>
      <w:noProof/>
      <w:sz w:val="20"/>
    </w:rPr>
  </w:style>
  <w:style w:type="paragraph" w:styleId="a9">
    <w:name w:val="header"/>
    <w:basedOn w:val="a"/>
    <w:link w:val="Char2"/>
    <w:uiPriority w:val="99"/>
    <w:unhideWhenUsed/>
    <w:rsid w:val="0098204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9"/>
    <w:uiPriority w:val="99"/>
    <w:rsid w:val="00982043"/>
    <w:rPr>
      <w:sz w:val="18"/>
      <w:szCs w:val="18"/>
    </w:rPr>
  </w:style>
  <w:style w:type="paragraph" w:styleId="aa">
    <w:name w:val="footer"/>
    <w:basedOn w:val="a"/>
    <w:link w:val="Char3"/>
    <w:uiPriority w:val="99"/>
    <w:unhideWhenUsed/>
    <w:rsid w:val="0098204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a"/>
    <w:uiPriority w:val="99"/>
    <w:rsid w:val="00982043"/>
    <w:rPr>
      <w:sz w:val="18"/>
      <w:szCs w:val="18"/>
    </w:rPr>
  </w:style>
  <w:style w:type="character" w:styleId="ab">
    <w:name w:val="Hyperlink"/>
    <w:basedOn w:val="a0"/>
    <w:uiPriority w:val="99"/>
    <w:semiHidden/>
    <w:unhideWhenUsed/>
    <w:rsid w:val="0038798F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harCharCharChar">
    <w:name w:val="Char Char Char Char"/>
    <w:basedOn w:val="a"/>
    <w:rsid w:val="008377CD"/>
    <w:pPr>
      <w:spacing w:line="360" w:lineRule="auto"/>
      <w:ind w:firstLineChars="200" w:firstLine="480"/>
    </w:pPr>
    <w:rPr>
      <w:rFonts w:ascii="宋体" w:eastAsia="楷体_GB2312" w:hAnsi="宋体" w:cs="Times New Roman"/>
      <w:sz w:val="24"/>
      <w:szCs w:val="21"/>
    </w:rPr>
  </w:style>
  <w:style w:type="character" w:styleId="a3">
    <w:name w:val="annotation reference"/>
    <w:basedOn w:val="a0"/>
    <w:uiPriority w:val="99"/>
    <w:semiHidden/>
    <w:unhideWhenUsed/>
    <w:rsid w:val="008238F5"/>
    <w:rPr>
      <w:sz w:val="21"/>
      <w:szCs w:val="21"/>
    </w:rPr>
  </w:style>
  <w:style w:type="paragraph" w:styleId="a4">
    <w:name w:val="annotation text"/>
    <w:basedOn w:val="a"/>
    <w:link w:val="Char"/>
    <w:uiPriority w:val="99"/>
    <w:semiHidden/>
    <w:unhideWhenUsed/>
    <w:rsid w:val="008238F5"/>
    <w:pPr>
      <w:jc w:val="left"/>
    </w:pPr>
  </w:style>
  <w:style w:type="character" w:customStyle="1" w:styleId="Char">
    <w:name w:val="批注文字 Char"/>
    <w:basedOn w:val="a0"/>
    <w:link w:val="a4"/>
    <w:uiPriority w:val="99"/>
    <w:semiHidden/>
    <w:rsid w:val="008238F5"/>
  </w:style>
  <w:style w:type="paragraph" w:styleId="a5">
    <w:name w:val="annotation subject"/>
    <w:basedOn w:val="a4"/>
    <w:next w:val="a4"/>
    <w:link w:val="Char0"/>
    <w:uiPriority w:val="99"/>
    <w:semiHidden/>
    <w:unhideWhenUsed/>
    <w:rsid w:val="008238F5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8238F5"/>
    <w:rPr>
      <w:b/>
      <w:bCs/>
    </w:rPr>
  </w:style>
  <w:style w:type="paragraph" w:styleId="a6">
    <w:name w:val="Balloon Text"/>
    <w:basedOn w:val="a"/>
    <w:link w:val="Char1"/>
    <w:uiPriority w:val="99"/>
    <w:semiHidden/>
    <w:unhideWhenUsed/>
    <w:rsid w:val="008238F5"/>
    <w:rPr>
      <w:sz w:val="20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8238F5"/>
    <w:rPr>
      <w:sz w:val="20"/>
      <w:szCs w:val="18"/>
    </w:rPr>
  </w:style>
  <w:style w:type="table" w:styleId="a7">
    <w:name w:val="Table Grid"/>
    <w:basedOn w:val="a1"/>
    <w:uiPriority w:val="39"/>
    <w:rsid w:val="00FC3B6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a0"/>
    <w:rsid w:val="00806CA2"/>
  </w:style>
  <w:style w:type="character" w:styleId="a8">
    <w:name w:val="Emphasis"/>
    <w:basedOn w:val="a0"/>
    <w:uiPriority w:val="20"/>
    <w:qFormat/>
    <w:rsid w:val="00806CA2"/>
    <w:rPr>
      <w:i/>
      <w:iCs/>
    </w:rPr>
  </w:style>
  <w:style w:type="paragraph" w:customStyle="1" w:styleId="EndNoteBibliographyTitle">
    <w:name w:val="EndNote Bibliography Title"/>
    <w:basedOn w:val="a"/>
    <w:link w:val="EndNoteBibliographyTitleChar"/>
    <w:rsid w:val="00812CA1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12CA1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12CA1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12CA1"/>
    <w:rPr>
      <w:rFonts w:ascii="Calibri" w:hAnsi="Calibri" w:cs="Calibri"/>
      <w:noProof/>
      <w:sz w:val="20"/>
    </w:rPr>
  </w:style>
  <w:style w:type="paragraph" w:styleId="a9">
    <w:name w:val="header"/>
    <w:basedOn w:val="a"/>
    <w:link w:val="Char2"/>
    <w:uiPriority w:val="99"/>
    <w:unhideWhenUsed/>
    <w:rsid w:val="0098204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9"/>
    <w:uiPriority w:val="99"/>
    <w:rsid w:val="00982043"/>
    <w:rPr>
      <w:sz w:val="18"/>
      <w:szCs w:val="18"/>
    </w:rPr>
  </w:style>
  <w:style w:type="paragraph" w:styleId="aa">
    <w:name w:val="footer"/>
    <w:basedOn w:val="a"/>
    <w:link w:val="Char3"/>
    <w:uiPriority w:val="99"/>
    <w:unhideWhenUsed/>
    <w:rsid w:val="0098204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a"/>
    <w:uiPriority w:val="99"/>
    <w:rsid w:val="00982043"/>
    <w:rPr>
      <w:sz w:val="18"/>
      <w:szCs w:val="18"/>
    </w:rPr>
  </w:style>
  <w:style w:type="character" w:styleId="ab">
    <w:name w:val="Hyperlink"/>
    <w:basedOn w:val="a0"/>
    <w:uiPriority w:val="99"/>
    <w:semiHidden/>
    <w:unhideWhenUsed/>
    <w:rsid w:val="0038798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60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5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97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6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9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33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376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4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31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47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5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04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674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5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151418">
              <w:marLeft w:val="0"/>
              <w:marRight w:val="0"/>
              <w:marTop w:val="1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301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83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6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67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41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1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8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587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343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448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488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54435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0624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16116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804622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964681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911230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8208683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4579597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706729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766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6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2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02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87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74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3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17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46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3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390586-15C1-468A-891C-E9FEF141D9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0</TotalTime>
  <Pages>11</Pages>
  <Words>4661</Words>
  <Characters>26574</Characters>
  <Application>Microsoft Office Word</Application>
  <DocSecurity>0</DocSecurity>
  <Lines>221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11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Windows 用户</cp:lastModifiedBy>
  <cp:revision>77</cp:revision>
  <dcterms:created xsi:type="dcterms:W3CDTF">2018-06-04T05:56:00Z</dcterms:created>
  <dcterms:modified xsi:type="dcterms:W3CDTF">2018-06-26T07:49:00Z</dcterms:modified>
</cp:coreProperties>
</file>